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26104" w:rsidRPr="00A17550" w:rsidRDefault="00226104" w:rsidP="00226104">
      <w:pPr>
        <w:spacing w:after="0"/>
        <w:ind w:left="709" w:firstLine="11"/>
        <w:jc w:val="center"/>
        <w:rPr>
          <w:rFonts w:ascii="Times New Roman" w:hAnsi="Times New Roman" w:cs="Times New Roman"/>
          <w:sz w:val="24"/>
          <w:szCs w:val="24"/>
          <w:lang w:val="en-US"/>
        </w:rPr>
      </w:pPr>
      <w:r>
        <w:rPr>
          <w:noProof/>
          <w:lang w:eastAsia="id-ID"/>
        </w:rPr>
        <w:drawing>
          <wp:anchor distT="0" distB="0" distL="114300" distR="114300" simplePos="0" relativeHeight="251661312" behindDoc="1" locked="0" layoutInCell="1" allowOverlap="1" wp14:anchorId="5A4135F6" wp14:editId="12C005FF">
            <wp:simplePos x="0" y="0"/>
            <wp:positionH relativeFrom="column">
              <wp:posOffset>5455920</wp:posOffset>
            </wp:positionH>
            <wp:positionV relativeFrom="paragraph">
              <wp:posOffset>15240</wp:posOffset>
            </wp:positionV>
            <wp:extent cx="731520" cy="914400"/>
            <wp:effectExtent l="0" t="0" r="0" b="0"/>
            <wp:wrapThrough wrapText="bothSides">
              <wp:wrapPolygon edited="0">
                <wp:start x="0" y="0"/>
                <wp:lineTo x="0" y="21150"/>
                <wp:lineTo x="20813" y="21150"/>
                <wp:lineTo x="20813" y="0"/>
                <wp:lineTo x="0" y="0"/>
              </wp:wrapPolygon>
            </wp:wrapThrough>
            <wp:docPr id="2" name="Picture 4" descr="E:\Jurnal Basicedu\edukatif fin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E:\Jurnal Basicedu\edukatif final.jpg"/>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731520" cy="91440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eastAsia="id-ID"/>
        </w:rPr>
        <w:drawing>
          <wp:anchor distT="0" distB="0" distL="114300" distR="114300" simplePos="0" relativeHeight="251659264" behindDoc="0" locked="0" layoutInCell="1" allowOverlap="1" wp14:anchorId="6BB2C321" wp14:editId="43F4AB5F">
            <wp:simplePos x="0" y="0"/>
            <wp:positionH relativeFrom="column">
              <wp:posOffset>25400</wp:posOffset>
            </wp:positionH>
            <wp:positionV relativeFrom="paragraph">
              <wp:posOffset>12700</wp:posOffset>
            </wp:positionV>
            <wp:extent cx="863600" cy="937895"/>
            <wp:effectExtent l="0" t="0" r="0" b="0"/>
            <wp:wrapNone/>
            <wp:docPr id="3"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863600" cy="937895"/>
                    </a:xfrm>
                    <a:prstGeom prst="rect">
                      <a:avLst/>
                    </a:prstGeom>
                    <a:noFill/>
                    <a:ln>
                      <a:noFill/>
                    </a:ln>
                  </pic:spPr>
                </pic:pic>
              </a:graphicData>
            </a:graphic>
            <wp14:sizeRelH relativeFrom="page">
              <wp14:pctWidth>0</wp14:pctWidth>
            </wp14:sizeRelH>
            <wp14:sizeRelV relativeFrom="page">
              <wp14:pctHeight>0</wp14:pctHeight>
            </wp14:sizeRelV>
          </wp:anchor>
        </w:drawing>
      </w:r>
      <w:r w:rsidRPr="00C7749E">
        <w:rPr>
          <w:rFonts w:ascii="Times New Roman" w:hAnsi="Times New Roman" w:cs="Times New Roman"/>
          <w:sz w:val="24"/>
          <w:szCs w:val="24"/>
          <w:lang w:val="en-US"/>
        </w:rPr>
        <w:t xml:space="preserve"> </w:t>
      </w:r>
      <w:r w:rsidRPr="00C7749E">
        <w:rPr>
          <w:rFonts w:ascii="Times New Roman" w:hAnsi="Times New Roman" w:cs="Times New Roman"/>
          <w:sz w:val="24"/>
          <w:szCs w:val="24"/>
          <w:lang w:val="en-US"/>
        </w:rPr>
        <w:tab/>
      </w:r>
      <w:r w:rsidRPr="00C7749E">
        <w:rPr>
          <w:rFonts w:ascii="Times New Roman" w:hAnsi="Times New Roman" w:cs="Times New Roman"/>
          <w:sz w:val="24"/>
          <w:szCs w:val="24"/>
        </w:rPr>
        <w:t xml:space="preserve">Jurnal </w:t>
      </w:r>
      <w:proofErr w:type="spellStart"/>
      <w:r w:rsidRPr="00C7749E">
        <w:rPr>
          <w:rFonts w:ascii="Times New Roman" w:hAnsi="Times New Roman" w:cs="Times New Roman"/>
          <w:sz w:val="24"/>
          <w:szCs w:val="24"/>
          <w:lang w:val="en-US"/>
        </w:rPr>
        <w:t>Basicedu</w:t>
      </w:r>
      <w:proofErr w:type="spellEnd"/>
      <w:r w:rsidRPr="00C7749E">
        <w:rPr>
          <w:rFonts w:ascii="Times New Roman" w:hAnsi="Times New Roman" w:cs="Times New Roman"/>
          <w:sz w:val="24"/>
          <w:szCs w:val="24"/>
        </w:rPr>
        <w:t xml:space="preserve"> Volume </w:t>
      </w:r>
      <w:r w:rsidR="00A45EC3">
        <w:rPr>
          <w:rFonts w:ascii="Times New Roman" w:hAnsi="Times New Roman" w:cs="Times New Roman"/>
          <w:sz w:val="24"/>
          <w:szCs w:val="24"/>
        </w:rPr>
        <w:t>2</w:t>
      </w:r>
      <w:r w:rsidRPr="00C7749E">
        <w:rPr>
          <w:rFonts w:ascii="Times New Roman" w:hAnsi="Times New Roman" w:cs="Times New Roman"/>
          <w:sz w:val="24"/>
          <w:szCs w:val="24"/>
        </w:rPr>
        <w:t xml:space="preserve"> Nomor </w:t>
      </w:r>
      <w:r w:rsidR="0007693B">
        <w:rPr>
          <w:rFonts w:ascii="Times New Roman" w:hAnsi="Times New Roman" w:cs="Times New Roman"/>
          <w:sz w:val="24"/>
          <w:szCs w:val="24"/>
        </w:rPr>
        <w:t>2</w:t>
      </w:r>
      <w:r w:rsidRPr="00C7749E">
        <w:rPr>
          <w:rFonts w:ascii="Times New Roman" w:hAnsi="Times New Roman" w:cs="Times New Roman"/>
          <w:sz w:val="24"/>
          <w:szCs w:val="24"/>
        </w:rPr>
        <w:t xml:space="preserve"> Tahun </w:t>
      </w:r>
      <w:r w:rsidR="0007693B">
        <w:rPr>
          <w:rFonts w:ascii="Times New Roman" w:hAnsi="Times New Roman" w:cs="Times New Roman"/>
          <w:sz w:val="24"/>
          <w:szCs w:val="24"/>
        </w:rPr>
        <w:t>2020</w:t>
      </w:r>
      <w:r>
        <w:rPr>
          <w:rFonts w:ascii="Times New Roman" w:hAnsi="Times New Roman" w:cs="Times New Roman"/>
          <w:sz w:val="24"/>
          <w:szCs w:val="24"/>
        </w:rPr>
        <w:t xml:space="preserve"> Halaman</w:t>
      </w:r>
      <w:r>
        <w:rPr>
          <w:rFonts w:ascii="Times New Roman" w:hAnsi="Times New Roman" w:cs="Times New Roman"/>
          <w:sz w:val="24"/>
          <w:szCs w:val="24"/>
          <w:lang w:val="en-US"/>
        </w:rPr>
        <w:t xml:space="preserve"> xx- xx</w:t>
      </w:r>
    </w:p>
    <w:p w:rsidR="00226104" w:rsidRPr="004A51D1" w:rsidRDefault="00226104" w:rsidP="00226104">
      <w:pPr>
        <w:spacing w:after="0"/>
        <w:ind w:left="709" w:firstLine="11"/>
        <w:jc w:val="center"/>
        <w:rPr>
          <w:rFonts w:ascii="Times New Roman" w:hAnsi="Times New Roman" w:cs="Times New Roman"/>
          <w:b/>
          <w:bCs/>
          <w:sz w:val="28"/>
          <w:szCs w:val="28"/>
          <w:lang w:val="en-US"/>
        </w:rPr>
      </w:pPr>
      <w:r>
        <w:rPr>
          <w:rFonts w:ascii="Times New Roman" w:hAnsi="Times New Roman" w:cs="Times New Roman"/>
          <w:b/>
          <w:bCs/>
          <w:sz w:val="28"/>
          <w:szCs w:val="28"/>
          <w:lang w:val="en-US"/>
        </w:rPr>
        <w:t>EDUKATIF: JURNAL ILMU PENDIDIKAN</w:t>
      </w:r>
    </w:p>
    <w:p w:rsidR="00226104" w:rsidRPr="00C7749E" w:rsidRDefault="00226104" w:rsidP="00226104">
      <w:pPr>
        <w:spacing w:after="0"/>
        <w:ind w:left="709" w:firstLine="11"/>
        <w:jc w:val="center"/>
        <w:rPr>
          <w:rFonts w:ascii="Times New Roman" w:hAnsi="Times New Roman" w:cs="Times New Roman"/>
          <w:i/>
          <w:lang w:val="en-US"/>
        </w:rPr>
      </w:pPr>
      <w:r w:rsidRPr="00C7749E">
        <w:rPr>
          <w:rFonts w:ascii="Times New Roman" w:hAnsi="Times New Roman" w:cs="Times New Roman"/>
          <w:i/>
        </w:rPr>
        <w:t xml:space="preserve">Research &amp; </w:t>
      </w:r>
      <w:r w:rsidRPr="00C7749E">
        <w:rPr>
          <w:rFonts w:ascii="Times New Roman" w:hAnsi="Times New Roman" w:cs="Times New Roman"/>
          <w:i/>
          <w:sz w:val="24"/>
          <w:szCs w:val="24"/>
        </w:rPr>
        <w:t>Learning</w:t>
      </w:r>
      <w:r w:rsidRPr="00C7749E">
        <w:rPr>
          <w:rFonts w:ascii="Times New Roman" w:hAnsi="Times New Roman" w:cs="Times New Roman"/>
          <w:i/>
        </w:rPr>
        <w:t xml:space="preserve"> </w:t>
      </w:r>
      <w:r w:rsidRPr="00C7749E">
        <w:rPr>
          <w:rFonts w:ascii="Times New Roman" w:hAnsi="Times New Roman" w:cs="Times New Roman"/>
          <w:i/>
          <w:sz w:val="24"/>
          <w:szCs w:val="24"/>
        </w:rPr>
        <w:t>in</w:t>
      </w:r>
      <w:r>
        <w:rPr>
          <w:rFonts w:ascii="Times New Roman" w:hAnsi="Times New Roman" w:cs="Times New Roman"/>
          <w:i/>
        </w:rPr>
        <w:t xml:space="preserve"> </w:t>
      </w:r>
      <w:r w:rsidRPr="00C7749E">
        <w:rPr>
          <w:rFonts w:ascii="Times New Roman" w:hAnsi="Times New Roman" w:cs="Times New Roman"/>
          <w:i/>
        </w:rPr>
        <w:t>Education</w:t>
      </w:r>
    </w:p>
    <w:p w:rsidR="00226104" w:rsidRPr="004A51D1" w:rsidRDefault="00226104" w:rsidP="00226104">
      <w:pPr>
        <w:autoSpaceDE w:val="0"/>
        <w:autoSpaceDN w:val="0"/>
        <w:adjustRightInd w:val="0"/>
        <w:spacing w:after="0" w:line="240" w:lineRule="auto"/>
        <w:jc w:val="center"/>
        <w:rPr>
          <w:rFonts w:ascii="Times New Roman" w:hAnsi="Times New Roman" w:cs="Times New Roman"/>
          <w:b/>
          <w:bCs/>
          <w:i/>
          <w:sz w:val="28"/>
          <w:szCs w:val="28"/>
          <w:lang w:val="en-US"/>
        </w:rPr>
      </w:pPr>
      <w:r w:rsidRPr="004A51D1">
        <w:rPr>
          <w:rFonts w:ascii="Times New Roman" w:hAnsi="Times New Roman" w:cs="Times New Roman"/>
          <w:i/>
          <w:lang w:val="en-US"/>
        </w:rPr>
        <w:t xml:space="preserve">           </w:t>
      </w:r>
      <w:hyperlink r:id="rId9" w:history="1">
        <w:r w:rsidRPr="004A51D1">
          <w:rPr>
            <w:rStyle w:val="Hyperlink"/>
            <w:rFonts w:ascii="Times New Roman" w:eastAsia="SimSun" w:hAnsi="Times New Roman"/>
            <w:i/>
          </w:rPr>
          <w:t>https://edukatif.org/index.php/edukatif/index</w:t>
        </w:r>
      </w:hyperlink>
    </w:p>
    <w:p w:rsidR="00226104" w:rsidRDefault="00226104" w:rsidP="00226104">
      <w:pPr>
        <w:spacing w:after="120" w:line="240" w:lineRule="auto"/>
        <w:jc w:val="center"/>
        <w:rPr>
          <w:rFonts w:ascii="Times New Roman" w:hAnsi="Times New Roman"/>
          <w:b/>
          <w:sz w:val="28"/>
          <w:szCs w:val="28"/>
          <w:lang w:val="en-US"/>
        </w:rPr>
      </w:pPr>
    </w:p>
    <w:p w:rsidR="00226104" w:rsidRPr="00A82B22" w:rsidRDefault="00226104" w:rsidP="00226104">
      <w:pPr>
        <w:jc w:val="center"/>
        <w:rPr>
          <w:rFonts w:asciiTheme="majorBidi" w:hAnsiTheme="majorBidi" w:cstheme="majorBidi"/>
          <w:b/>
          <w:bCs/>
          <w:sz w:val="28"/>
          <w:szCs w:val="28"/>
        </w:rPr>
      </w:pPr>
      <w:r w:rsidRPr="00C43D45">
        <w:rPr>
          <w:rFonts w:asciiTheme="majorBidi" w:hAnsiTheme="majorBidi" w:cstheme="majorBidi"/>
          <w:b/>
          <w:bCs/>
          <w:sz w:val="28"/>
          <w:szCs w:val="28"/>
        </w:rPr>
        <w:t>PENGARUH PEMBELAJARAN DARING TERHADAP MINAT BELAJAR SISWA SD/MI PADA MASA COVID-19</w:t>
      </w:r>
      <w:r>
        <w:rPr>
          <w:rFonts w:asciiTheme="majorBidi" w:hAnsiTheme="majorBidi" w:cstheme="majorBidi"/>
          <w:b/>
          <w:bCs/>
          <w:sz w:val="28"/>
          <w:szCs w:val="28"/>
        </w:rPr>
        <w:t xml:space="preserve"> Di Desa Karanggayam Sidoarjo</w:t>
      </w:r>
    </w:p>
    <w:p w:rsidR="00226104" w:rsidRPr="00A82B22" w:rsidRDefault="00226104" w:rsidP="00226104">
      <w:pPr>
        <w:spacing w:after="0" w:line="240" w:lineRule="auto"/>
        <w:jc w:val="center"/>
        <w:rPr>
          <w:rFonts w:asciiTheme="majorBidi" w:hAnsiTheme="majorBidi" w:cstheme="majorBidi"/>
          <w:b/>
          <w:bCs/>
        </w:rPr>
      </w:pPr>
      <w:r w:rsidRPr="00F35D86">
        <w:rPr>
          <w:rFonts w:asciiTheme="majorBidi" w:hAnsiTheme="majorBidi" w:cstheme="majorBidi"/>
          <w:b/>
          <w:bCs/>
        </w:rPr>
        <w:t>Ria Yunitasari</w:t>
      </w:r>
      <w:r w:rsidRPr="00A82B22">
        <w:rPr>
          <w:rFonts w:asciiTheme="majorBidi" w:hAnsiTheme="majorBidi" w:cstheme="majorBidi"/>
          <w:b/>
          <w:bCs/>
          <w:vertAlign w:val="superscript"/>
        </w:rPr>
        <w:t>1</w:t>
      </w:r>
      <w:r w:rsidRPr="00F35D86">
        <w:rPr>
          <w:rFonts w:asciiTheme="majorBidi" w:hAnsiTheme="majorBidi" w:cstheme="majorBidi"/>
          <w:b/>
          <w:bCs/>
        </w:rPr>
        <w:t>, Umi Hanifah</w:t>
      </w:r>
      <w:r w:rsidRPr="00A82B22">
        <w:rPr>
          <w:rFonts w:asciiTheme="majorBidi" w:hAnsiTheme="majorBidi" w:cstheme="majorBidi"/>
          <w:b/>
          <w:bCs/>
          <w:vertAlign w:val="superscript"/>
        </w:rPr>
        <w:t>2</w:t>
      </w:r>
    </w:p>
    <w:p w:rsidR="00226104" w:rsidRPr="00A82B22" w:rsidRDefault="00226104" w:rsidP="00226104">
      <w:pPr>
        <w:spacing w:after="0" w:line="240" w:lineRule="auto"/>
        <w:jc w:val="center"/>
        <w:rPr>
          <w:rFonts w:asciiTheme="majorBidi" w:hAnsiTheme="majorBidi" w:cstheme="majorBidi"/>
        </w:rPr>
      </w:pPr>
      <w:r w:rsidRPr="00A82B22">
        <w:rPr>
          <w:rFonts w:asciiTheme="majorBidi" w:hAnsiTheme="majorBidi" w:cstheme="majorBidi"/>
          <w:vertAlign w:val="superscript"/>
        </w:rPr>
        <w:t>1</w:t>
      </w:r>
      <w:r w:rsidRPr="00A82B22">
        <w:rPr>
          <w:rFonts w:asciiTheme="majorBidi" w:hAnsiTheme="majorBidi" w:cstheme="majorBidi"/>
        </w:rPr>
        <w:t>Fakultas Tarbiyah dan Keguruan UIN Sunan Ampel</w:t>
      </w:r>
    </w:p>
    <w:p w:rsidR="00226104" w:rsidRPr="00A82B22" w:rsidRDefault="00226104" w:rsidP="00226104">
      <w:pPr>
        <w:spacing w:after="0" w:line="240" w:lineRule="auto"/>
        <w:jc w:val="center"/>
        <w:rPr>
          <w:rFonts w:asciiTheme="majorBidi" w:hAnsiTheme="majorBidi" w:cstheme="majorBidi"/>
        </w:rPr>
      </w:pPr>
      <w:r w:rsidRPr="00A82B22">
        <w:rPr>
          <w:rFonts w:asciiTheme="majorBidi" w:hAnsiTheme="majorBidi" w:cstheme="majorBidi"/>
          <w:vertAlign w:val="superscript"/>
        </w:rPr>
        <w:t>2</w:t>
      </w:r>
      <w:r w:rsidRPr="00A82B22">
        <w:rPr>
          <w:rFonts w:asciiTheme="majorBidi" w:hAnsiTheme="majorBidi" w:cstheme="majorBidi"/>
        </w:rPr>
        <w:t>Fakultas Tarbiyah dan Keguruan UIN Sunan Ampel</w:t>
      </w:r>
    </w:p>
    <w:p w:rsidR="00226104" w:rsidRPr="00226104" w:rsidRDefault="00226104" w:rsidP="00226104">
      <w:pPr>
        <w:spacing w:after="0" w:line="240" w:lineRule="auto"/>
        <w:jc w:val="center"/>
        <w:rPr>
          <w:rFonts w:asciiTheme="majorBidi" w:hAnsiTheme="majorBidi" w:cstheme="majorBidi"/>
        </w:rPr>
      </w:pPr>
      <w:r>
        <w:t xml:space="preserve">Email : </w:t>
      </w:r>
      <w:r w:rsidR="005F1C8D">
        <w:fldChar w:fldCharType="begin"/>
      </w:r>
      <w:r w:rsidR="005F1C8D">
        <w:instrText xml:space="preserve"> HYPERLINK "mailto:riayunitasarinita@gmail.com" </w:instrText>
      </w:r>
      <w:r w:rsidR="005F1C8D">
        <w:fldChar w:fldCharType="separate"/>
      </w:r>
      <w:r w:rsidRPr="00F86DEB">
        <w:rPr>
          <w:rStyle w:val="Hyperlink"/>
          <w:rFonts w:asciiTheme="majorBidi" w:eastAsia="SimSun" w:hAnsiTheme="majorBidi" w:cstheme="majorBidi"/>
        </w:rPr>
        <w:t>riayunitasarinita@gmail.com</w:t>
      </w:r>
      <w:r w:rsidR="005F1C8D">
        <w:rPr>
          <w:rStyle w:val="Hyperlink"/>
          <w:rFonts w:asciiTheme="majorBidi" w:eastAsia="SimSun" w:hAnsiTheme="majorBidi" w:cstheme="majorBidi"/>
        </w:rPr>
        <w:fldChar w:fldCharType="end"/>
      </w:r>
      <w:r>
        <w:rPr>
          <w:rFonts w:asciiTheme="majorBidi" w:hAnsiTheme="majorBidi" w:cstheme="majorBidi"/>
        </w:rPr>
        <w:t xml:space="preserve">, </w:t>
      </w:r>
      <w:hyperlink r:id="rId10" w:history="1">
        <w:r w:rsidRPr="00A82B22">
          <w:rPr>
            <w:rStyle w:val="Hyperlink"/>
            <w:rFonts w:asciiTheme="majorBidi" w:eastAsia="SimSun" w:hAnsiTheme="majorBidi" w:cstheme="majorBidi"/>
          </w:rPr>
          <w:t>umihanifah@uinsby.ac.id</w:t>
        </w:r>
      </w:hyperlink>
    </w:p>
    <w:p w:rsidR="00226104" w:rsidRPr="00B75A1C" w:rsidRDefault="00226104" w:rsidP="00226104">
      <w:pPr>
        <w:autoSpaceDE w:val="0"/>
        <w:autoSpaceDN w:val="0"/>
        <w:adjustRightInd w:val="0"/>
        <w:spacing w:after="0" w:line="240" w:lineRule="auto"/>
        <w:jc w:val="center"/>
        <w:rPr>
          <w:rFonts w:ascii="Times New Roman" w:hAnsi="Times New Roman" w:cs="Times New Roman"/>
          <w:color w:val="0000FF"/>
          <w:sz w:val="24"/>
          <w:szCs w:val="24"/>
          <w:lang w:val="en-US"/>
        </w:rPr>
      </w:pPr>
      <w:r>
        <w:rPr>
          <w:noProof/>
          <w:lang w:eastAsia="id-ID"/>
        </w:rPr>
        <mc:AlternateContent>
          <mc:Choice Requires="wps">
            <w:drawing>
              <wp:anchor distT="0" distB="0" distL="114300" distR="114300" simplePos="0" relativeHeight="251660288" behindDoc="0" locked="0" layoutInCell="1" allowOverlap="1">
                <wp:simplePos x="0" y="0"/>
                <wp:positionH relativeFrom="column">
                  <wp:posOffset>0</wp:posOffset>
                </wp:positionH>
                <wp:positionV relativeFrom="paragraph">
                  <wp:posOffset>128905</wp:posOffset>
                </wp:positionV>
                <wp:extent cx="6200775" cy="0"/>
                <wp:effectExtent l="9525" t="12065" r="9525" b="6985"/>
                <wp:wrapNone/>
                <wp:docPr id="5" name="Straight Arrow Connector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20077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4C9C0C25" id="_x0000_t32" coordsize="21600,21600" o:spt="32" o:oned="t" path="m,l21600,21600e" filled="f">
                <v:path arrowok="t" fillok="f" o:connecttype="none"/>
                <o:lock v:ext="edit" shapetype="t"/>
              </v:shapetype>
              <v:shape id="Straight Arrow Connector 5" o:spid="_x0000_s1026" type="#_x0000_t32" style="position:absolute;margin-left:0;margin-top:10.15pt;width:488.25pt;height:0;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"/>
            </w:pict>
          </mc:Fallback>
        </mc:AlternateContent>
      </w:r>
    </w:p>
    <w:p w:rsidR="00226104" w:rsidRDefault="00226104" w:rsidP="00226104">
      <w:pPr>
        <w:tabs>
          <w:tab w:val="left" w:pos="5054"/>
        </w:tabs>
        <w:spacing w:after="0" w:line="240" w:lineRule="auto"/>
        <w:rPr>
          <w:rFonts w:ascii="Times New Roman" w:hAnsi="Times New Roman" w:cs="Times New Roman"/>
          <w:b/>
          <w:lang w:val="en-US"/>
        </w:rPr>
      </w:pPr>
    </w:p>
    <w:p w:rsidR="00226104" w:rsidRPr="00F52EC1" w:rsidRDefault="00226104" w:rsidP="00226104">
      <w:pPr>
        <w:autoSpaceDE w:val="0"/>
        <w:autoSpaceDN w:val="0"/>
        <w:adjustRightInd w:val="0"/>
        <w:spacing w:before="120" w:after="120"/>
        <w:rPr>
          <w:rFonts w:ascii="Times New Roman" w:hAnsi="Times New Roman" w:cs="Times New Roman"/>
          <w:b/>
          <w:bCs/>
          <w:color w:val="000000"/>
          <w:sz w:val="24"/>
          <w:szCs w:val="24"/>
        </w:rPr>
      </w:pPr>
      <w:r>
        <w:rPr>
          <w:rFonts w:ascii="Times New Roman" w:hAnsi="Times New Roman" w:cs="Times New Roman"/>
          <w:b/>
          <w:bCs/>
          <w:color w:val="000000"/>
          <w:szCs w:val="24"/>
        </w:rPr>
        <w:t>Abstrak</w:t>
      </w:r>
    </w:p>
    <w:p w:rsidR="00226104" w:rsidRDefault="00226104" w:rsidP="00226104">
      <w:pPr>
        <w:jc w:val="both"/>
        <w:rPr>
          <w:rFonts w:asciiTheme="majorBidi" w:hAnsiTheme="majorBidi" w:cstheme="majorBidi"/>
        </w:rPr>
      </w:pPr>
      <w:r w:rsidRPr="00C43D45">
        <w:rPr>
          <w:rFonts w:asciiTheme="majorBidi" w:hAnsiTheme="majorBidi" w:cstheme="majorBidi"/>
          <w:bCs/>
        </w:rPr>
        <w:t>Penelitia</w:t>
      </w:r>
      <w:r>
        <w:rPr>
          <w:rFonts w:asciiTheme="majorBidi" w:hAnsiTheme="majorBidi" w:cstheme="majorBidi"/>
          <w:bCs/>
        </w:rPr>
        <w:t>n ini menggunakan penelitian kual</w:t>
      </w:r>
      <w:r w:rsidRPr="00C43D45">
        <w:rPr>
          <w:rFonts w:asciiTheme="majorBidi" w:hAnsiTheme="majorBidi" w:cstheme="majorBidi"/>
          <w:bCs/>
        </w:rPr>
        <w:t>itatif. Penelitian kua</w:t>
      </w:r>
      <w:r>
        <w:rPr>
          <w:rFonts w:asciiTheme="majorBidi" w:hAnsiTheme="majorBidi" w:cstheme="majorBidi"/>
          <w:bCs/>
        </w:rPr>
        <w:t xml:space="preserve">litatif ini bersifat deskriptif </w:t>
      </w:r>
      <w:r w:rsidRPr="00C43D45">
        <w:rPr>
          <w:rFonts w:asciiTheme="majorBidi" w:hAnsiTheme="majorBidi" w:cstheme="majorBidi"/>
          <w:bCs/>
        </w:rPr>
        <w:t>menggunakan analisis</w:t>
      </w:r>
      <w:r>
        <w:rPr>
          <w:rFonts w:asciiTheme="majorBidi" w:hAnsiTheme="majorBidi" w:cstheme="majorBidi"/>
          <w:bCs/>
        </w:rPr>
        <w:t xml:space="preserve"> data kualitatif sehingga menjadi paparan data yang mudah di pahami</w:t>
      </w:r>
      <w:r w:rsidRPr="00C43D45">
        <w:rPr>
          <w:rFonts w:asciiTheme="majorBidi" w:hAnsiTheme="majorBidi" w:cstheme="majorBidi"/>
          <w:bCs/>
        </w:rPr>
        <w:t xml:space="preserve">. </w:t>
      </w:r>
      <w:r>
        <w:rPr>
          <w:rFonts w:asciiTheme="majorBidi" w:hAnsiTheme="majorBidi" w:cstheme="majorBidi"/>
        </w:rPr>
        <w:t>Pembelajaran</w:t>
      </w:r>
      <w:r w:rsidRPr="00C43D45">
        <w:rPr>
          <w:rFonts w:asciiTheme="majorBidi" w:hAnsiTheme="majorBidi" w:cstheme="majorBidi"/>
        </w:rPr>
        <w:t xml:space="preserve"> pada sekolah dasar atau madrasah ibtidiyah (mi) </w:t>
      </w:r>
      <w:r>
        <w:rPr>
          <w:rFonts w:asciiTheme="majorBidi" w:hAnsiTheme="majorBidi" w:cstheme="majorBidi"/>
        </w:rPr>
        <w:t>dalam penelitian ini m</w:t>
      </w:r>
      <w:r w:rsidRPr="00C43D45">
        <w:rPr>
          <w:rFonts w:asciiTheme="majorBidi" w:hAnsiTheme="majorBidi" w:cstheme="majorBidi"/>
        </w:rPr>
        <w:t>enggunakan pembelajaran daring atau biasa disebut dengan pembelajaran jarak jauh</w:t>
      </w:r>
      <w:r>
        <w:rPr>
          <w:rFonts w:asciiTheme="majorBidi" w:hAnsiTheme="majorBidi" w:cstheme="majorBidi"/>
        </w:rPr>
        <w:t xml:space="preserve"> (dari rumah)</w:t>
      </w:r>
      <w:r w:rsidRPr="00C43D45">
        <w:rPr>
          <w:rFonts w:asciiTheme="majorBidi" w:hAnsiTheme="majorBidi" w:cstheme="majorBidi"/>
        </w:rPr>
        <w:t xml:space="preserve"> </w:t>
      </w:r>
      <w:r>
        <w:rPr>
          <w:rFonts w:asciiTheme="majorBidi" w:hAnsiTheme="majorBidi" w:cstheme="majorBidi"/>
        </w:rPr>
        <w:t xml:space="preserve">dengan bimbingan orang tua dan guru di </w:t>
      </w:r>
      <w:r w:rsidRPr="00C43D45">
        <w:rPr>
          <w:rFonts w:asciiTheme="majorBidi" w:hAnsiTheme="majorBidi" w:cstheme="majorBidi"/>
        </w:rPr>
        <w:t xml:space="preserve">sekolah. Siswa melakukan pembelajaran daring dan berinteraksi dengan guru menggunakan beberapa aplikasi yang di pakai seperti </w:t>
      </w:r>
      <w:r>
        <w:rPr>
          <w:rFonts w:asciiTheme="majorBidi" w:hAnsiTheme="majorBidi" w:cstheme="majorBidi"/>
        </w:rPr>
        <w:t xml:space="preserve">google </w:t>
      </w:r>
      <w:r w:rsidRPr="00C43D45">
        <w:rPr>
          <w:rFonts w:asciiTheme="majorBidi" w:hAnsiTheme="majorBidi" w:cstheme="majorBidi"/>
        </w:rPr>
        <w:t>classroom</w:t>
      </w:r>
      <w:r>
        <w:rPr>
          <w:rFonts w:asciiTheme="majorBidi" w:hAnsiTheme="majorBidi" w:cstheme="majorBidi"/>
        </w:rPr>
        <w:t>, zoom, google meet dan w</w:t>
      </w:r>
      <w:r w:rsidRPr="00C43D45">
        <w:rPr>
          <w:rFonts w:asciiTheme="majorBidi" w:hAnsiTheme="majorBidi" w:cstheme="majorBidi"/>
        </w:rPr>
        <w:t>hatsapp group.</w:t>
      </w:r>
      <w:r w:rsidRPr="00C43D45">
        <w:rPr>
          <w:rFonts w:asciiTheme="majorBidi" w:hAnsiTheme="majorBidi" w:cstheme="majorBidi"/>
          <w:bCs/>
          <w:iCs/>
          <w:sz w:val="24"/>
          <w:szCs w:val="24"/>
        </w:rPr>
        <w:t xml:space="preserve"> </w:t>
      </w:r>
      <w:r w:rsidRPr="00C43D45">
        <w:rPr>
          <w:rFonts w:asciiTheme="majorBidi" w:hAnsiTheme="majorBidi" w:cstheme="majorBidi"/>
        </w:rPr>
        <w:t>Penelitian ini bertujuan untuk mengetahui pengaruh pembelajaran daring terhadap minat b</w:t>
      </w:r>
      <w:r>
        <w:rPr>
          <w:rFonts w:asciiTheme="majorBidi" w:hAnsiTheme="majorBidi" w:cstheme="majorBidi"/>
        </w:rPr>
        <w:t>elajar siswa pada masa covid-19</w:t>
      </w:r>
      <w:r w:rsidRPr="00C43D45">
        <w:rPr>
          <w:rFonts w:asciiTheme="majorBidi" w:hAnsiTheme="majorBidi" w:cstheme="majorBidi"/>
        </w:rPr>
        <w:t>. Responden yang diambil adalah siswa, guru dan orang tua sisw</w:t>
      </w:r>
      <w:r>
        <w:rPr>
          <w:rFonts w:asciiTheme="majorBidi" w:hAnsiTheme="majorBidi" w:cstheme="majorBidi"/>
        </w:rPr>
        <w:t xml:space="preserve">a di wilayah desa Karanggayam Sidoarjo. Hasil penelitian menunjukkan bahwa Pembelajaran daring pada masa pandemi covid-19 </w:t>
      </w:r>
      <w:r w:rsidRPr="00C43D45">
        <w:rPr>
          <w:rFonts w:asciiTheme="majorBidi" w:hAnsiTheme="majorBidi" w:cstheme="majorBidi"/>
        </w:rPr>
        <w:t>sangat bepengaruh terh</w:t>
      </w:r>
      <w:r>
        <w:rPr>
          <w:rFonts w:asciiTheme="majorBidi" w:hAnsiTheme="majorBidi" w:cstheme="majorBidi"/>
        </w:rPr>
        <w:t xml:space="preserve">adap minat belajar siswa, siswa </w:t>
      </w:r>
      <w:r w:rsidRPr="00C43D45">
        <w:rPr>
          <w:rFonts w:asciiTheme="majorBidi" w:hAnsiTheme="majorBidi" w:cstheme="majorBidi"/>
        </w:rPr>
        <w:t>merasa bosan karena tidak bertemu dengan teman dan gurunya secara langsung.</w:t>
      </w:r>
    </w:p>
    <w:p w:rsidR="00226104" w:rsidRPr="00F52EC1" w:rsidRDefault="00226104" w:rsidP="00226104">
      <w:pPr>
        <w:pStyle w:val="abstrak"/>
        <w:spacing w:after="120"/>
        <w:ind w:left="0" w:right="57"/>
        <w:rPr>
          <w:sz w:val="22"/>
          <w:szCs w:val="22"/>
          <w:lang w:val="id-ID"/>
        </w:rPr>
      </w:pPr>
      <w:r w:rsidRPr="00F52EC1">
        <w:rPr>
          <w:b/>
          <w:sz w:val="22"/>
          <w:szCs w:val="22"/>
          <w:lang w:val="id-ID"/>
        </w:rPr>
        <w:t xml:space="preserve">Kata Kunci: </w:t>
      </w:r>
      <w:proofErr w:type="spellStart"/>
      <w:r w:rsidRPr="00C43D45">
        <w:rPr>
          <w:rFonts w:asciiTheme="majorBidi" w:hAnsiTheme="majorBidi" w:cstheme="majorBidi"/>
          <w:i/>
          <w:iCs/>
        </w:rPr>
        <w:t>Pembelajarang</w:t>
      </w:r>
      <w:proofErr w:type="spellEnd"/>
      <w:r w:rsidRPr="00C43D45">
        <w:rPr>
          <w:rFonts w:asciiTheme="majorBidi" w:hAnsiTheme="majorBidi" w:cstheme="majorBidi"/>
          <w:i/>
          <w:iCs/>
        </w:rPr>
        <w:t xml:space="preserve"> Daring, </w:t>
      </w:r>
      <w:proofErr w:type="spellStart"/>
      <w:r w:rsidRPr="00C43D45">
        <w:rPr>
          <w:rFonts w:asciiTheme="majorBidi" w:hAnsiTheme="majorBidi" w:cstheme="majorBidi"/>
          <w:i/>
          <w:iCs/>
        </w:rPr>
        <w:t>Minat</w:t>
      </w:r>
      <w:proofErr w:type="spellEnd"/>
      <w:r w:rsidRPr="00C43D45">
        <w:rPr>
          <w:rFonts w:asciiTheme="majorBidi" w:hAnsiTheme="majorBidi" w:cstheme="majorBidi"/>
          <w:i/>
          <w:iCs/>
        </w:rPr>
        <w:t xml:space="preserve"> </w:t>
      </w:r>
      <w:proofErr w:type="spellStart"/>
      <w:r w:rsidRPr="00C43D45">
        <w:rPr>
          <w:rFonts w:asciiTheme="majorBidi" w:hAnsiTheme="majorBidi" w:cstheme="majorBidi"/>
          <w:i/>
          <w:iCs/>
        </w:rPr>
        <w:t>Belajar</w:t>
      </w:r>
      <w:proofErr w:type="spellEnd"/>
      <w:r w:rsidRPr="00C43D45">
        <w:rPr>
          <w:rFonts w:asciiTheme="majorBidi" w:hAnsiTheme="majorBidi" w:cstheme="majorBidi"/>
          <w:i/>
          <w:iCs/>
        </w:rPr>
        <w:t xml:space="preserve">, </w:t>
      </w:r>
      <w:proofErr w:type="spellStart"/>
      <w:r w:rsidRPr="00C43D45">
        <w:rPr>
          <w:rFonts w:asciiTheme="majorBidi" w:hAnsiTheme="majorBidi" w:cstheme="majorBidi"/>
          <w:i/>
          <w:iCs/>
        </w:rPr>
        <w:t>Masa</w:t>
      </w:r>
      <w:proofErr w:type="spellEnd"/>
      <w:r w:rsidRPr="00C43D45">
        <w:rPr>
          <w:rFonts w:asciiTheme="majorBidi" w:hAnsiTheme="majorBidi" w:cstheme="majorBidi"/>
          <w:i/>
          <w:iCs/>
        </w:rPr>
        <w:t xml:space="preserve"> Covid-19</w:t>
      </w:r>
    </w:p>
    <w:p w:rsidR="00226104" w:rsidRPr="00F52EC1" w:rsidRDefault="00226104" w:rsidP="00226104">
      <w:pPr>
        <w:pStyle w:val="StyleAuthorBold"/>
        <w:spacing w:before="120" w:after="120"/>
        <w:jc w:val="left"/>
        <w:rPr>
          <w:lang w:val="id-ID"/>
        </w:rPr>
      </w:pPr>
      <w:r w:rsidRPr="00F52EC1">
        <w:rPr>
          <w:lang w:val="id-ID"/>
        </w:rPr>
        <w:t>Abstract</w:t>
      </w:r>
    </w:p>
    <w:p w:rsidR="00226104" w:rsidRDefault="00226104" w:rsidP="00226104">
      <w:pPr>
        <w:jc w:val="both"/>
        <w:rPr>
          <w:rFonts w:asciiTheme="majorBidi" w:hAnsiTheme="majorBidi" w:cstheme="majorBidi"/>
        </w:rPr>
      </w:pPr>
      <w:r w:rsidRPr="00AE3664">
        <w:rPr>
          <w:rFonts w:asciiTheme="majorBidi" w:hAnsiTheme="majorBidi" w:cstheme="majorBidi"/>
        </w:rPr>
        <w:t>This research uses qualitative research. This qualitative research is descriptive using data analysis so that it becomes easy to understand data exposure. Learning in primary schools or madrasas ibtidiyah (mi) in this study uses online learning or commonly referred to as distance learning (from home) with the guidance of parents and teachers at school. Students do online learning and interact with the teacher using several applications in use such as google classroom, zoom, google meet and whatsapp group. This study aims to determine the effect of online learning on student interest in co-19. The respondents taken were students, teachers and parents of students in the Karanggayam village area, Sidoarjo. The results showed that online learning during the Covid-19 pandemic was very influential on students' interest in learning, students felt bored because they did not meet with their friends and teachers directly.</w:t>
      </w:r>
    </w:p>
    <w:p w:rsidR="00226104" w:rsidRPr="00226104" w:rsidRDefault="00226104" w:rsidP="00226104">
      <w:pPr>
        <w:pStyle w:val="abstrak"/>
        <w:spacing w:before="120" w:after="120"/>
        <w:ind w:left="0"/>
        <w:jc w:val="left"/>
        <w:rPr>
          <w:sz w:val="22"/>
          <w:szCs w:val="22"/>
          <w:lang w:val="id-ID"/>
        </w:rPr>
      </w:pPr>
      <w:r w:rsidRPr="00F52EC1">
        <w:rPr>
          <w:b/>
          <w:sz w:val="22"/>
          <w:szCs w:val="22"/>
        </w:rPr>
        <w:t>Keywords:</w:t>
      </w:r>
      <w:r w:rsidRPr="00F52EC1">
        <w:rPr>
          <w:sz w:val="22"/>
          <w:szCs w:val="22"/>
          <w:lang w:val="id-ID"/>
        </w:rPr>
        <w:t xml:space="preserve"> </w:t>
      </w:r>
      <w:r>
        <w:rPr>
          <w:i/>
          <w:sz w:val="22"/>
          <w:szCs w:val="22"/>
          <w:lang w:val="id-ID"/>
        </w:rPr>
        <w:t>online learning, interest to learn, the covid-19 period</w:t>
      </w:r>
    </w:p>
    <w:p w:rsidR="00226104" w:rsidRPr="008548A8" w:rsidRDefault="00226104" w:rsidP="00226104">
      <w:pPr>
        <w:autoSpaceDE w:val="0"/>
        <w:autoSpaceDN w:val="0"/>
        <w:adjustRightInd w:val="0"/>
        <w:spacing w:after="0" w:line="360" w:lineRule="auto"/>
        <w:jc w:val="both"/>
        <w:rPr>
          <w:rFonts w:ascii="Times New Roman" w:hAnsi="Times New Roman" w:cs="Times New Roman"/>
          <w:color w:val="000000"/>
          <w:sz w:val="24"/>
          <w:szCs w:val="24"/>
        </w:rPr>
      </w:pPr>
    </w:p>
    <w:p w:rsidR="00226104" w:rsidRPr="008548A8" w:rsidRDefault="00226104" w:rsidP="00226104">
      <w:pPr>
        <w:pBdr>
          <w:bottom w:val="single" w:sz="6" w:space="1" w:color="auto"/>
        </w:pBdr>
        <w:autoSpaceDE w:val="0"/>
        <w:autoSpaceDN w:val="0"/>
        <w:adjustRightInd w:val="0"/>
        <w:spacing w:after="0" w:line="360" w:lineRule="auto"/>
        <w:jc w:val="both"/>
        <w:rPr>
          <w:rFonts w:ascii="Times New Roman" w:hAnsi="Times New Roman" w:cs="Times New Roman"/>
          <w:color w:val="000000"/>
          <w:sz w:val="24"/>
          <w:szCs w:val="24"/>
        </w:rPr>
      </w:pPr>
    </w:p>
    <w:p w:rsidR="00226104" w:rsidRPr="00451F6F" w:rsidRDefault="00226104" w:rsidP="00226104">
      <w:pPr>
        <w:pBdr>
          <w:bottom w:val="single" w:sz="6" w:space="1" w:color="auto"/>
        </w:pBdr>
        <w:autoSpaceDE w:val="0"/>
        <w:autoSpaceDN w:val="0"/>
        <w:adjustRightInd w:val="0"/>
        <w:spacing w:after="0" w:line="360" w:lineRule="auto"/>
        <w:jc w:val="right"/>
        <w:rPr>
          <w:rFonts w:ascii="Times New Roman" w:hAnsi="Times New Roman" w:cs="Times New Roman"/>
          <w:color w:val="000000"/>
          <w:sz w:val="20"/>
          <w:szCs w:val="20"/>
          <w:lang w:val="en-US"/>
        </w:rPr>
      </w:pPr>
      <w:r>
        <w:rPr>
          <w:rFonts w:ascii="Times New Roman" w:hAnsi="Times New Roman" w:cs="Times New Roman"/>
          <w:color w:val="000000"/>
          <w:sz w:val="20"/>
          <w:szCs w:val="20"/>
        </w:rPr>
        <w:t>@</w:t>
      </w:r>
      <w:proofErr w:type="spellStart"/>
      <w:r>
        <w:rPr>
          <w:rFonts w:ascii="Times New Roman" w:hAnsi="Times New Roman" w:cs="Times New Roman"/>
          <w:color w:val="000000"/>
          <w:sz w:val="20"/>
          <w:szCs w:val="20"/>
          <w:lang w:val="en-US"/>
        </w:rPr>
        <w:t>Edukasi</w:t>
      </w:r>
      <w:proofErr w:type="spellEnd"/>
      <w:r>
        <w:rPr>
          <w:rFonts w:ascii="Times New Roman" w:hAnsi="Times New Roman" w:cs="Times New Roman"/>
          <w:color w:val="000000"/>
          <w:sz w:val="20"/>
          <w:szCs w:val="20"/>
          <w:lang w:val="en-US"/>
        </w:rPr>
        <w:t xml:space="preserve">: </w:t>
      </w:r>
      <w:proofErr w:type="spellStart"/>
      <w:r>
        <w:rPr>
          <w:rFonts w:ascii="Times New Roman" w:hAnsi="Times New Roman" w:cs="Times New Roman"/>
          <w:color w:val="000000"/>
          <w:sz w:val="20"/>
          <w:szCs w:val="20"/>
          <w:lang w:val="en-US"/>
        </w:rPr>
        <w:t>Jurnal</w:t>
      </w:r>
      <w:proofErr w:type="spellEnd"/>
      <w:r>
        <w:rPr>
          <w:rFonts w:ascii="Times New Roman" w:hAnsi="Times New Roman" w:cs="Times New Roman"/>
          <w:color w:val="000000"/>
          <w:sz w:val="20"/>
          <w:szCs w:val="20"/>
          <w:lang w:val="en-US"/>
        </w:rPr>
        <w:t xml:space="preserve"> </w:t>
      </w:r>
      <w:proofErr w:type="spellStart"/>
      <w:r>
        <w:rPr>
          <w:rFonts w:ascii="Times New Roman" w:hAnsi="Times New Roman" w:cs="Times New Roman"/>
          <w:color w:val="000000"/>
          <w:sz w:val="20"/>
          <w:szCs w:val="20"/>
          <w:lang w:val="en-US"/>
        </w:rPr>
        <w:t>Ilmu</w:t>
      </w:r>
      <w:proofErr w:type="spellEnd"/>
      <w:r>
        <w:rPr>
          <w:rFonts w:ascii="Times New Roman" w:hAnsi="Times New Roman" w:cs="Times New Roman"/>
          <w:color w:val="000000"/>
          <w:sz w:val="20"/>
          <w:szCs w:val="20"/>
          <w:lang w:val="en-US"/>
        </w:rPr>
        <w:t xml:space="preserve"> </w:t>
      </w:r>
      <w:proofErr w:type="spellStart"/>
      <w:r>
        <w:rPr>
          <w:rFonts w:ascii="Times New Roman" w:hAnsi="Times New Roman" w:cs="Times New Roman"/>
          <w:color w:val="000000"/>
          <w:sz w:val="20"/>
          <w:szCs w:val="20"/>
          <w:lang w:val="en-US"/>
        </w:rPr>
        <w:t>Pendidikan</w:t>
      </w:r>
      <w:proofErr w:type="spellEnd"/>
      <w:r>
        <w:rPr>
          <w:rFonts w:ascii="Times New Roman" w:hAnsi="Times New Roman" w:cs="Times New Roman"/>
          <w:color w:val="000000"/>
          <w:sz w:val="20"/>
          <w:szCs w:val="20"/>
        </w:rPr>
        <w:t xml:space="preserve"> FI</w:t>
      </w:r>
      <w:r>
        <w:rPr>
          <w:rFonts w:ascii="Times New Roman" w:hAnsi="Times New Roman" w:cs="Times New Roman"/>
          <w:color w:val="000000"/>
          <w:sz w:val="20"/>
          <w:szCs w:val="20"/>
          <w:lang w:val="en-US"/>
        </w:rPr>
        <w:t xml:space="preserve">P </w:t>
      </w:r>
      <w:r>
        <w:rPr>
          <w:rFonts w:ascii="Times New Roman" w:hAnsi="Times New Roman" w:cs="Times New Roman"/>
          <w:color w:val="000000"/>
          <w:sz w:val="20"/>
          <w:szCs w:val="20"/>
        </w:rPr>
        <w:t>UPTT 201</w:t>
      </w:r>
      <w:r>
        <w:rPr>
          <w:rFonts w:ascii="Times New Roman" w:hAnsi="Times New Roman" w:cs="Times New Roman"/>
          <w:color w:val="000000"/>
          <w:sz w:val="20"/>
          <w:szCs w:val="20"/>
          <w:lang w:val="en-US"/>
        </w:rPr>
        <w:t>9</w:t>
      </w:r>
    </w:p>
    <w:p w:rsidR="00226104" w:rsidRPr="00842CF3" w:rsidRDefault="00226104" w:rsidP="00226104">
      <w:pPr>
        <w:tabs>
          <w:tab w:val="left" w:pos="6237"/>
        </w:tabs>
        <w:autoSpaceDE w:val="0"/>
        <w:autoSpaceDN w:val="0"/>
        <w:adjustRightInd w:val="0"/>
        <w:spacing w:after="0" w:line="240" w:lineRule="auto"/>
        <w:rPr>
          <w:rFonts w:ascii="Times New Roman" w:hAnsi="Times New Roman" w:cs="Times New Roman"/>
          <w:color w:val="000000"/>
        </w:rPr>
      </w:pPr>
      <w:r w:rsidRPr="00842CF3">
        <w:rPr>
          <w:rFonts w:ascii="Times New Roman" w:hAnsi="Times New Roman" w:cs="Times New Roman"/>
          <w:color w:val="000000"/>
        </w:rPr>
        <w:sym w:font="Wingdings" w:char="F02A"/>
      </w:r>
      <w:r w:rsidRPr="00842CF3">
        <w:rPr>
          <w:rFonts w:ascii="Times New Roman" w:hAnsi="Times New Roman" w:cs="Times New Roman"/>
          <w:color w:val="000000"/>
        </w:rPr>
        <w:t xml:space="preserve"> </w:t>
      </w:r>
      <w:r w:rsidRPr="00842CF3">
        <w:rPr>
          <w:rFonts w:ascii="Times New Roman" w:hAnsi="Times New Roman" w:cs="Times New Roman"/>
        </w:rPr>
        <w:t>Corresponding author :</w:t>
      </w:r>
      <w:r w:rsidRPr="00842CF3">
        <w:rPr>
          <w:rFonts w:ascii="Times New Roman" w:hAnsi="Times New Roman" w:cs="Times New Roman"/>
        </w:rPr>
        <w:tab/>
      </w:r>
    </w:p>
    <w:p w:rsidR="00226104" w:rsidRPr="00842CF3" w:rsidRDefault="00226104" w:rsidP="00A45EC3">
      <w:pPr>
        <w:tabs>
          <w:tab w:val="left" w:pos="6237"/>
        </w:tabs>
        <w:autoSpaceDE w:val="0"/>
        <w:autoSpaceDN w:val="0"/>
        <w:adjustRightInd w:val="0"/>
        <w:spacing w:after="0" w:line="240" w:lineRule="auto"/>
        <w:rPr>
          <w:rFonts w:ascii="Times New Roman" w:hAnsi="Times New Roman" w:cs="Times New Roman"/>
        </w:rPr>
      </w:pPr>
      <w:r>
        <w:rPr>
          <w:rFonts w:ascii="Times New Roman" w:hAnsi="Times New Roman" w:cs="Times New Roman"/>
          <w:color w:val="000000"/>
        </w:rPr>
        <w:t>Address  : Karanggayam, Sidoarjo, Jawa Timur</w:t>
      </w:r>
      <w:r w:rsidRPr="00842CF3">
        <w:rPr>
          <w:rFonts w:ascii="Times New Roman" w:hAnsi="Times New Roman" w:cs="Times New Roman"/>
          <w:color w:val="000000"/>
        </w:rPr>
        <w:tab/>
        <w:t>ISSN</w:t>
      </w:r>
      <w:r>
        <w:rPr>
          <w:rFonts w:ascii="Times New Roman" w:hAnsi="Times New Roman" w:cs="Times New Roman"/>
        </w:rPr>
        <w:t> </w:t>
      </w:r>
      <w:r w:rsidR="00A45EC3" w:rsidRPr="00A45EC3">
        <w:rPr>
          <w:rFonts w:ascii="Times New Roman" w:hAnsi="Times New Roman" w:cs="Times New Roman"/>
        </w:rPr>
        <w:t xml:space="preserve">2656-8063 </w:t>
      </w:r>
      <w:r w:rsidRPr="00842CF3">
        <w:rPr>
          <w:rFonts w:ascii="Times New Roman" w:hAnsi="Times New Roman" w:cs="Times New Roman"/>
        </w:rPr>
        <w:t>(Media Cetak)</w:t>
      </w:r>
    </w:p>
    <w:p w:rsidR="00226104" w:rsidRPr="00842CF3" w:rsidRDefault="00226104" w:rsidP="00A45EC3">
      <w:pPr>
        <w:tabs>
          <w:tab w:val="left" w:pos="851"/>
          <w:tab w:val="left" w:pos="6237"/>
        </w:tabs>
        <w:autoSpaceDE w:val="0"/>
        <w:autoSpaceDN w:val="0"/>
        <w:adjustRightInd w:val="0"/>
        <w:spacing w:after="0" w:line="240" w:lineRule="auto"/>
        <w:rPr>
          <w:rFonts w:ascii="Times New Roman" w:hAnsi="Times New Roman" w:cs="Times New Roman"/>
        </w:rPr>
      </w:pPr>
      <w:r>
        <w:rPr>
          <w:rFonts w:ascii="Times New Roman" w:hAnsi="Times New Roman" w:cs="Times New Roman"/>
        </w:rPr>
        <w:t>Email</w:t>
      </w:r>
      <w:r>
        <w:rPr>
          <w:rFonts w:ascii="Times New Roman" w:hAnsi="Times New Roman" w:cs="Times New Roman"/>
        </w:rPr>
        <w:tab/>
        <w:t>: riayunitasarinita@gmail.com</w:t>
      </w:r>
      <w:r w:rsidRPr="00842CF3">
        <w:rPr>
          <w:rFonts w:ascii="Times New Roman" w:hAnsi="Times New Roman" w:cs="Times New Roman"/>
        </w:rPr>
        <w:tab/>
      </w:r>
      <w:r>
        <w:rPr>
          <w:rFonts w:ascii="Times New Roman" w:hAnsi="Times New Roman" w:cs="Times New Roman"/>
          <w:color w:val="000000"/>
        </w:rPr>
        <w:t>ISS</w:t>
      </w:r>
      <w:r>
        <w:rPr>
          <w:rFonts w:ascii="Times New Roman" w:hAnsi="Times New Roman" w:cs="Times New Roman"/>
          <w:color w:val="000000"/>
          <w:lang w:val="en-US"/>
        </w:rPr>
        <w:t xml:space="preserve">N </w:t>
      </w:r>
      <w:r w:rsidR="00A45EC3">
        <w:rPr>
          <w:rFonts w:ascii="Times New Roman" w:hAnsi="Times New Roman" w:cs="Times New Roman"/>
          <w:color w:val="000000"/>
          <w:lang w:val="en-US"/>
        </w:rPr>
        <w:t>2656-807</w:t>
      </w:r>
      <w:r w:rsidR="00A45EC3">
        <w:rPr>
          <w:rFonts w:ascii="Times New Roman" w:hAnsi="Times New Roman" w:cs="Times New Roman"/>
          <w:color w:val="000000"/>
        </w:rPr>
        <w:t xml:space="preserve">1 </w:t>
      </w:r>
      <w:r w:rsidRPr="00842CF3">
        <w:rPr>
          <w:rFonts w:ascii="Times New Roman" w:hAnsi="Times New Roman" w:cs="Times New Roman"/>
        </w:rPr>
        <w:t>(Media Online)</w:t>
      </w:r>
    </w:p>
    <w:p w:rsidR="00226104" w:rsidRPr="006456CD" w:rsidRDefault="00226104" w:rsidP="00226104">
      <w:pPr>
        <w:tabs>
          <w:tab w:val="left" w:pos="851"/>
          <w:tab w:val="left" w:pos="6237"/>
        </w:tabs>
        <w:autoSpaceDE w:val="0"/>
        <w:autoSpaceDN w:val="0"/>
        <w:adjustRightInd w:val="0"/>
        <w:spacing w:after="0" w:line="240" w:lineRule="auto"/>
        <w:rPr>
          <w:rFonts w:ascii="Times New Roman" w:hAnsi="Times New Roman" w:cs="Times New Roman"/>
          <w:lang w:val="en-US"/>
        </w:rPr>
        <w:sectPr w:rsidR="00226104" w:rsidRPr="006456CD" w:rsidSect="00C33AA6">
          <w:footerReference w:type="default" r:id="rId11"/>
          <w:pgSz w:w="11907" w:h="18711"/>
          <w:pgMar w:top="1440" w:right="1080" w:bottom="1440" w:left="1080" w:header="851" w:footer="709" w:gutter="0"/>
          <w:pgNumType w:start="1"/>
          <w:cols w:space="708"/>
          <w:docGrid w:linePitch="360"/>
        </w:sectPr>
      </w:pPr>
      <w:r>
        <w:rPr>
          <w:rFonts w:ascii="Times New Roman" w:hAnsi="Times New Roman" w:cs="Times New Roman"/>
        </w:rPr>
        <w:t>Phone</w:t>
      </w:r>
      <w:r>
        <w:rPr>
          <w:rFonts w:ascii="Times New Roman" w:hAnsi="Times New Roman" w:cs="Times New Roman"/>
        </w:rPr>
        <w:tab/>
        <w:t>: 0895366983318</w:t>
      </w:r>
      <w:r>
        <w:rPr>
          <w:rFonts w:ascii="Times New Roman" w:hAnsi="Times New Roman" w:cs="Times New Roman"/>
          <w:lang w:val="en-US"/>
        </w:rPr>
        <w:tab/>
      </w:r>
    </w:p>
    <w:p w:rsidR="00226104" w:rsidRDefault="00226104" w:rsidP="00226104">
      <w:pPr>
        <w:rPr>
          <w:lang w:val="en-US"/>
        </w:rPr>
      </w:pPr>
    </w:p>
    <w:p w:rsidR="00226104" w:rsidRDefault="00226104" w:rsidP="00226104">
      <w:pPr>
        <w:rPr>
          <w:lang w:val="en-US"/>
        </w:rPr>
      </w:pPr>
    </w:p>
    <w:p w:rsidR="00226104" w:rsidRDefault="00226104" w:rsidP="00226104">
      <w:pPr>
        <w:rPr>
          <w:lang w:val="en-US"/>
        </w:rPr>
      </w:pPr>
    </w:p>
    <w:p w:rsidR="00226104" w:rsidRDefault="00226104" w:rsidP="00226104">
      <w:pPr>
        <w:rPr>
          <w:lang w:val="en-US"/>
        </w:rPr>
      </w:pPr>
    </w:p>
    <w:p w:rsidR="00226104" w:rsidRDefault="00226104" w:rsidP="00226104">
      <w:pPr>
        <w:rPr>
          <w:lang w:val="en-US"/>
        </w:rPr>
      </w:pPr>
    </w:p>
    <w:p w:rsidR="00226104" w:rsidRDefault="00226104" w:rsidP="00226104">
      <w:pPr>
        <w:rPr>
          <w:lang w:val="en-US"/>
        </w:rPr>
      </w:pPr>
    </w:p>
    <w:p w:rsidR="00226104" w:rsidRDefault="00226104" w:rsidP="00226104">
      <w:pPr>
        <w:rPr>
          <w:lang w:val="en-US"/>
        </w:rPr>
      </w:pPr>
    </w:p>
    <w:p w:rsidR="00226104" w:rsidRPr="006456CD" w:rsidRDefault="00226104" w:rsidP="00226104">
      <w:pPr>
        <w:rPr>
          <w:lang w:val="en-US"/>
        </w:rPr>
        <w:sectPr w:rsidR="00226104" w:rsidRPr="006456CD" w:rsidSect="00842CF3">
          <w:headerReference w:type="default" r:id="rId12"/>
          <w:type w:val="continuous"/>
          <w:pgSz w:w="11907" w:h="18711"/>
          <w:pgMar w:top="1440" w:right="1080" w:bottom="1440" w:left="1080" w:header="851" w:footer="709" w:gutter="0"/>
          <w:pgNumType w:start="1"/>
          <w:cols w:num="2" w:space="708"/>
          <w:docGrid w:linePitch="360"/>
        </w:sectPr>
      </w:pPr>
    </w:p>
    <w:p w:rsidR="00226104" w:rsidRDefault="00226104" w:rsidP="00226104">
      <w:pPr>
        <w:pStyle w:val="Heading1"/>
        <w:numPr>
          <w:ilvl w:val="0"/>
          <w:numId w:val="0"/>
        </w:numPr>
        <w:spacing w:before="0" w:after="0" w:line="276" w:lineRule="auto"/>
        <w:jc w:val="both"/>
        <w:rPr>
          <w:b/>
          <w:sz w:val="22"/>
          <w:szCs w:val="22"/>
        </w:rPr>
      </w:pPr>
      <w:r w:rsidRPr="00570FEF">
        <w:rPr>
          <w:b/>
          <w:sz w:val="22"/>
          <w:szCs w:val="22"/>
          <w:lang w:val="id-ID"/>
        </w:rPr>
        <w:lastRenderedPageBreak/>
        <w:t>PENDAHULUAN</w:t>
      </w:r>
    </w:p>
    <w:p w:rsidR="00226104" w:rsidRDefault="00226104" w:rsidP="00226104">
      <w:pPr>
        <w:ind w:firstLine="720"/>
        <w:jc w:val="both"/>
        <w:rPr>
          <w:rFonts w:asciiTheme="majorBidi" w:hAnsiTheme="majorBidi" w:cstheme="majorBidi"/>
        </w:rPr>
      </w:pPr>
      <w:r w:rsidRPr="00226104">
        <w:rPr>
          <w:rFonts w:asciiTheme="majorBidi" w:hAnsiTheme="majorBidi" w:cstheme="majorBidi"/>
        </w:rPr>
        <w:t xml:space="preserve">Virus corona atau covid-19 pertama kali muncul atau ditemukan di kota Wuhan, China pada akhir 2019 lalu. Virus ini belum juga ditemukan penawarnya hingga kini tidak terkendali. Sudah lebih dari 200 negara yang ada di dunia melaporkan adanya kasus virus corona </w:t>
      </w:r>
      <w:r w:rsidRPr="00226104">
        <w:rPr>
          <w:rFonts w:asciiTheme="majorBidi" w:hAnsiTheme="majorBidi" w:cstheme="majorBidi"/>
        </w:rPr>
        <w:fldChar w:fldCharType="begin" w:fldLock="1"/>
      </w:r>
      <w:r w:rsidRPr="00226104">
        <w:rPr>
          <w:rFonts w:asciiTheme="majorBidi" w:hAnsiTheme="majorBidi" w:cstheme="majorBidi"/>
        </w:rPr>
        <w:instrText>ADDIN CSL_CITATION {"citationItems":[{"id":"ITEM-1","itemData":{"URL":"https://m.detik.com/news/berita/d-4956764/penyebab-asal-mula-dan-pencegahan-virus-corona-di-indonesia","author":[{"dropping-particle":"","family":"Yunita","given":"Niken Widya","non-dropping-particle":"","parse-names":false,"suffix":""}],"container-title":"28 Maret","id":"ITEM-1","issued":{"date-parts":[["2020"]]},"title":"Penyebab, Asal Mula, dan Pencegahan Virus Corona di Indonesia","type":"webpage"},"uris":["http://www.mendeley.com/documents/?uuid=c2330252-84c7-4241-8e2d-0232a6ec7040"]}],"mendeley":{"formattedCitation":"(Yunita, 2020)","plainTextFormattedCitation":"(Yunita, 2020)","previouslyFormattedCitation":"(Yunita, 2020)"},"properties":{"noteIndex":0},"schema":"https://github.com/citation-style-language/schema/raw/master/csl-citation.json"}</w:instrText>
      </w:r>
      <w:r w:rsidRPr="00226104">
        <w:rPr>
          <w:rFonts w:asciiTheme="majorBidi" w:hAnsiTheme="majorBidi" w:cstheme="majorBidi"/>
        </w:rPr>
        <w:fldChar w:fldCharType="separate"/>
      </w:r>
      <w:r w:rsidRPr="00226104">
        <w:rPr>
          <w:rFonts w:asciiTheme="majorBidi" w:hAnsiTheme="majorBidi" w:cstheme="majorBidi"/>
          <w:noProof/>
        </w:rPr>
        <w:t>(Yunita, 2020)</w:t>
      </w:r>
      <w:r w:rsidRPr="00226104">
        <w:rPr>
          <w:rFonts w:asciiTheme="majorBidi" w:hAnsiTheme="majorBidi" w:cstheme="majorBidi"/>
        </w:rPr>
        <w:fldChar w:fldCharType="end"/>
      </w:r>
      <w:r w:rsidRPr="00226104">
        <w:rPr>
          <w:rFonts w:asciiTheme="majorBidi" w:hAnsiTheme="majorBidi" w:cstheme="majorBidi"/>
        </w:rPr>
        <w:t>.</w:t>
      </w:r>
    </w:p>
    <w:p w:rsidR="00226104" w:rsidRDefault="00226104" w:rsidP="00226104">
      <w:pPr>
        <w:ind w:firstLine="720"/>
        <w:jc w:val="both"/>
        <w:rPr>
          <w:rFonts w:asciiTheme="majorBidi" w:hAnsiTheme="majorBidi" w:cstheme="majorBidi"/>
        </w:rPr>
      </w:pPr>
      <w:r w:rsidRPr="00226104">
        <w:rPr>
          <w:rFonts w:asciiTheme="majorBidi" w:hAnsiTheme="majorBidi" w:cstheme="majorBidi"/>
        </w:rPr>
        <w:t xml:space="preserve">Pandemi COVID-19 merupakan musibah yang memilukan bagi seluruh penduduk bumi. Seluruh kehidupan manusia di bumi terganggu, tanpa kecuali pendidikan. Banyak negara memutuskan menutup sekolah, perguruan tinggi maupun universitas, termasuk negara Indonesia </w:t>
      </w:r>
      <w:r w:rsidRPr="00226104">
        <w:rPr>
          <w:rFonts w:asciiTheme="majorBidi" w:hAnsiTheme="majorBidi" w:cstheme="majorBidi"/>
        </w:rPr>
        <w:fldChar w:fldCharType="begin" w:fldLock="1"/>
      </w:r>
      <w:r w:rsidRPr="00226104">
        <w:rPr>
          <w:rFonts w:asciiTheme="majorBidi" w:hAnsiTheme="majorBidi" w:cstheme="majorBidi"/>
        </w:rPr>
        <w:instrText>ADDIN CSL_CITATION {"citationItems":[{"id":"ITEM-1","itemData":{"DOI":"10.15408/sjsbs.v7i5.15314","ISSN":"2356-1459","abstract":"AbstractThe temporary closure of all educational institutions as an effort to prevent the spread of an outbreak of Covid-19 worldwide has an impact on millions of students, including in Indonesia. Disturbances in the teaching and learning process directly between teacher and students as well as the termination of the assessment of learning have an impact on the psychological of students, causing a decrease in the quality of skills. This burden is the responsibility of all elements of education, in particular the government, in facilitating the continuity of schools for all stakeholders in education to conduct distance education. How should Indonesia plan, prepare for and overcome co-recovery 19, to reduce the loss of education in the future.Keywords: Covid-19, school, Stakeholders, Indonesia AbstrakPenutupan sementara lembaga pendidikan sebagai upaya menahan penyebaran pendemi covid-19 di seluruh dunia berdampak pada jutaan pelajar, tidak kecuali di Indonesia. Gangguan dalam proses belajar langsung antara siswa dan guru dan pembatalan penilaian belajar berdampak pada psikologis anak didik dan menurunnya kualitas keterampilan murid. Beban itu merupakan tanggung jawab semua elemen pendidikan khususnya negara dalam memfasilitasi kelangsungan sekolah bagi semua steakholders pendidikan guna melakukan pembelajaran jarak jauh. Bagaimana mestinya Indonesia merencanakan, mempersiapkan, dan mengatasi pemulihan covid 19, untuk menekan kerugian dunia pendidikan di masa mendatang.Kata Kunci; covid-19, sekolah, steakhorders pendidikan, Indonesia","author":[{"dropping-particle":"","family":"Syah","given":"Rizqon H","non-dropping-particle":"","parse-names":false,"suffix":""}],"container-title":"SALAM: Jurnal Sosial dan Budaya Syar-i","id":"ITEM-1","issue":"5","issued":{"date-parts":[["2020"]]},"title":"Dampak Covid-19 pada Pendidikan di Indonesia: Sekolah, Keterampilan, dan Proses Pembelajaran","type":"article-journal","volume":"7"},"uris":["http://www.mendeley.com/documents/?uuid=c79885f2-f93d-4a6f-abcf-2b84550cd173"]}],"mendeley":{"formattedCitation":"(Syah, 2020)","plainTextFormattedCitation":"(Syah, 2020)","previouslyFormattedCitation":"(Syah, 2020)"},"properties":{"noteIndex":0},"schema":"https://github.com/citation-style-language/schema/raw/master/csl-citation.json"}</w:instrText>
      </w:r>
      <w:r w:rsidRPr="00226104">
        <w:rPr>
          <w:rFonts w:asciiTheme="majorBidi" w:hAnsiTheme="majorBidi" w:cstheme="majorBidi"/>
        </w:rPr>
        <w:fldChar w:fldCharType="separate"/>
      </w:r>
      <w:r w:rsidRPr="00226104">
        <w:rPr>
          <w:rFonts w:asciiTheme="majorBidi" w:hAnsiTheme="majorBidi" w:cstheme="majorBidi"/>
          <w:noProof/>
        </w:rPr>
        <w:t>(Syah, 2020)</w:t>
      </w:r>
      <w:r w:rsidRPr="00226104">
        <w:rPr>
          <w:rFonts w:asciiTheme="majorBidi" w:hAnsiTheme="majorBidi" w:cstheme="majorBidi"/>
        </w:rPr>
        <w:fldChar w:fldCharType="end"/>
      </w:r>
      <w:r w:rsidRPr="00226104">
        <w:rPr>
          <w:rFonts w:asciiTheme="majorBidi" w:hAnsiTheme="majorBidi" w:cstheme="majorBidi"/>
        </w:rPr>
        <w:t xml:space="preserve">. </w:t>
      </w:r>
      <w:r w:rsidRPr="00226104">
        <w:rPr>
          <w:rFonts w:asciiTheme="majorBidi" w:hAnsiTheme="majorBidi" w:cstheme="majorBidi"/>
          <w:shd w:val="clear" w:color="auto" w:fill="FFFFFF"/>
        </w:rPr>
        <w:t>Coronavirus atau </w:t>
      </w:r>
      <w:r w:rsidRPr="00226104">
        <w:rPr>
          <w:rStyle w:val="Strong"/>
          <w:rFonts w:asciiTheme="majorBidi" w:eastAsia="SimSun" w:hAnsiTheme="majorBidi" w:cstheme="majorBidi"/>
          <w:shd w:val="clear" w:color="auto" w:fill="FFFFFF"/>
        </w:rPr>
        <w:t>virus corona</w:t>
      </w:r>
      <w:r w:rsidRPr="00226104">
        <w:rPr>
          <w:rFonts w:asciiTheme="majorBidi" w:hAnsiTheme="majorBidi" w:cstheme="majorBidi"/>
          <w:shd w:val="clear" w:color="auto" w:fill="FFFFFF"/>
        </w:rPr>
        <w:t xml:space="preserve"> adalah keluarga besar virus yang menyebabkan infeksi saluran pernapasan atas ringan hingga sedang, seperti penyakit flu. Ada banyak orang terinfeksi virus ini, setidaknya satu kali dalam hidupnya </w:t>
      </w:r>
      <w:r w:rsidRPr="00226104">
        <w:rPr>
          <w:rFonts w:asciiTheme="majorBidi" w:hAnsiTheme="majorBidi" w:cstheme="majorBidi"/>
          <w:shd w:val="clear" w:color="auto" w:fill="FFFFFF"/>
        </w:rPr>
        <w:fldChar w:fldCharType="begin" w:fldLock="1"/>
      </w:r>
      <w:r w:rsidRPr="00226104">
        <w:rPr>
          <w:rFonts w:asciiTheme="majorBidi" w:hAnsiTheme="majorBidi" w:cstheme="majorBidi"/>
          <w:shd w:val="clear" w:color="auto" w:fill="FFFFFF"/>
        </w:rPr>
        <w:instrText>ADDIN CSL_CITATION {"citationItems":[{"id":"ITEM-1","itemData":{"URL":"https://www.halodoc.com/kesehatan/coronavirus","author":[{"dropping-particle":"","family":"Fadli","given":"Rizal","non-dropping-particle":"","parse-names":false,"suffix":""}],"id":"ITEM-1","issued":{"date-parts":[["2020"]]},"title":"Coronavirus","type":"webpage"},"uris":["http://www.mendeley.com/documents/?uuid=d440f665-5927-45c3-9c1c-77a5a57772aa"]}],"mendeley":{"formattedCitation":"(Fadli, 2020)","plainTextFormattedCitation":"(Fadli, 2020)","previouslyFormattedCitation":"(Fadli, 2020)"},"properties":{"noteIndex":0},"schema":"https://github.com/citation-style-language/schema/raw/master/csl-citation.json"}</w:instrText>
      </w:r>
      <w:r w:rsidRPr="00226104">
        <w:rPr>
          <w:rFonts w:asciiTheme="majorBidi" w:hAnsiTheme="majorBidi" w:cstheme="majorBidi"/>
          <w:shd w:val="clear" w:color="auto" w:fill="FFFFFF"/>
        </w:rPr>
        <w:fldChar w:fldCharType="separate"/>
      </w:r>
      <w:r w:rsidRPr="00226104">
        <w:rPr>
          <w:rFonts w:asciiTheme="majorBidi" w:hAnsiTheme="majorBidi" w:cstheme="majorBidi"/>
          <w:noProof/>
          <w:shd w:val="clear" w:color="auto" w:fill="FFFFFF"/>
        </w:rPr>
        <w:t>(Fadli, 2020)</w:t>
      </w:r>
      <w:r w:rsidRPr="00226104">
        <w:rPr>
          <w:rFonts w:asciiTheme="majorBidi" w:hAnsiTheme="majorBidi" w:cstheme="majorBidi"/>
          <w:shd w:val="clear" w:color="auto" w:fill="FFFFFF"/>
        </w:rPr>
        <w:fldChar w:fldCharType="end"/>
      </w:r>
      <w:r w:rsidRPr="00226104">
        <w:rPr>
          <w:rFonts w:asciiTheme="majorBidi" w:hAnsiTheme="majorBidi" w:cstheme="majorBidi"/>
          <w:shd w:val="clear" w:color="auto" w:fill="FFFFFF"/>
        </w:rPr>
        <w:t>.</w:t>
      </w:r>
    </w:p>
    <w:p w:rsidR="00226104" w:rsidRPr="00226104" w:rsidRDefault="00226104" w:rsidP="00226104">
      <w:pPr>
        <w:ind w:firstLine="720"/>
        <w:jc w:val="both"/>
        <w:rPr>
          <w:rFonts w:asciiTheme="majorBidi" w:hAnsiTheme="majorBidi" w:cstheme="majorBidi"/>
        </w:rPr>
      </w:pPr>
      <w:r w:rsidRPr="00226104">
        <w:rPr>
          <w:rFonts w:asciiTheme="majorBidi" w:hAnsiTheme="majorBidi" w:cstheme="majorBidi"/>
          <w:shd w:val="clear" w:color="auto" w:fill="FFFFFF"/>
        </w:rPr>
        <w:t xml:space="preserve">Penyebaran virus corona ini pada awalnya sangat berdampak bagi dunia ekonomi yang mulai lesu, dan akhirnya kini berdampak juga dirasakan oleh dunia pendidikan. Kebijakan yang sudah diambil oleh banyak negara dan termasuk Indonesia juga dengan meliburkan seluruh aktivitas pendidikan, dan membuat pemerintah dan lembaga terkait harus menghadirkan alternatif untuk proses pendidikan bagi peserta didik maupun mahasiswa yang sekarang tidak bisa melaksanakan proses pembelajaran atau proses pendidikan pada suatu lembaga pendidikan </w:t>
      </w:r>
      <w:r w:rsidRPr="00226104">
        <w:rPr>
          <w:rFonts w:asciiTheme="majorBidi" w:hAnsiTheme="majorBidi" w:cstheme="majorBidi"/>
          <w:shd w:val="clear" w:color="auto" w:fill="FFFFFF"/>
        </w:rPr>
        <w:fldChar w:fldCharType="begin" w:fldLock="1"/>
      </w:r>
      <w:r w:rsidRPr="00226104">
        <w:rPr>
          <w:rFonts w:asciiTheme="majorBidi" w:hAnsiTheme="majorBidi" w:cstheme="majorBidi"/>
          <w:shd w:val="clear" w:color="auto" w:fill="FFFFFF"/>
        </w:rPr>
        <w:instrText>ADDIN CSL_CITATION {"citationItems":[{"id":"ITEM-1","itemData":{"DOI":"10.31004/edukatif.v2i1.89","ISSN":"2656-8063","abstract":"Penelitian ini bertujuan untuk mengidentifikasi implementasi pembelajaran daring  dirumah pada siswa Sekolah Dasar akibat dari adanya pandemik COVID-19. Penelitian menggunakan penelitian kepustakaan dimana dalam mengumpulkan informasi data dengan teknik dokumentasi yaitu mencari data mengenai hal-hal yang relevan dari berbagai macam yang ada di perpustakaan seperti dokumen, buku, majalah, berita. Kriteria artikel dan berita yang dipilih yaitu adanya pembahasan tentang Dampak COVID-19 dan Pembelajaran Daring di Sekolah Dasar. Dari 10 Sumber yang didapatkan, kemudian dipilih yang paling relevan dan diperoleh 3 artikel dan 6 Berita yang dipilih. Hasil dalam penelitian, menunjukkan bahwa dampak covid terhadap implementasi pembelajaran daring di Sekolah Dasar dapat terlaksanakan dengan cukup baik. Hal ini dapat dilihat dari hasil data 3 artikel dan 6 Berita yang menunjukan bahwa dampak COVID-19 terhadap implementasi pembelajaran daring di SD dapat terlaksana dengan cukup baik apabila adanya kerjasama antara guru, siswa dan orang tua dalam belajar dirumah","author":[{"dropping-particle":"","family":"Dewi","given":"Wahyu Aji Fatma","non-dropping-particle":"","parse-names":false,"suffix":""}],"container-title":"Edukatif : Jurnal Ilmu Pendidikan","id":"ITEM-1","issue":"1","issued":{"date-parts":[["2020"]]},"page":"55-61","title":"Dampak COVID-19 terhadap Implementasi Pembelajaran Daring di Sekolah Dasar","type":"article-journal","volume":"2"},"uris":["http://www.mendeley.com/documents/?uuid=a875e3be-8e1e-4374-989c-0fe52d262219"]}],"mendeley":{"formattedCitation":"(Dewi, 2020)","plainTextFormattedCitation":"(Dewi, 2020)","previouslyFormattedCitation":"(Dewi, 2020)"},"properties":{"noteIndex":0},"schema":"https://github.com/citation-style-language/schema/raw/master/csl-citation.json"}</w:instrText>
      </w:r>
      <w:r w:rsidRPr="00226104">
        <w:rPr>
          <w:rFonts w:asciiTheme="majorBidi" w:hAnsiTheme="majorBidi" w:cstheme="majorBidi"/>
          <w:shd w:val="clear" w:color="auto" w:fill="FFFFFF"/>
        </w:rPr>
        <w:fldChar w:fldCharType="separate"/>
      </w:r>
      <w:r w:rsidRPr="00226104">
        <w:rPr>
          <w:rFonts w:asciiTheme="majorBidi" w:hAnsiTheme="majorBidi" w:cstheme="majorBidi"/>
          <w:noProof/>
          <w:shd w:val="clear" w:color="auto" w:fill="FFFFFF"/>
        </w:rPr>
        <w:t>(Dewi, 2020)</w:t>
      </w:r>
      <w:r w:rsidRPr="00226104">
        <w:rPr>
          <w:rFonts w:asciiTheme="majorBidi" w:hAnsiTheme="majorBidi" w:cstheme="majorBidi"/>
          <w:shd w:val="clear" w:color="auto" w:fill="FFFFFF"/>
        </w:rPr>
        <w:fldChar w:fldCharType="end"/>
      </w:r>
      <w:r w:rsidRPr="00226104">
        <w:rPr>
          <w:rFonts w:asciiTheme="majorBidi" w:hAnsiTheme="majorBidi" w:cstheme="majorBidi"/>
          <w:shd w:val="clear" w:color="auto" w:fill="FFFFFF"/>
        </w:rPr>
        <w:t xml:space="preserve">. </w:t>
      </w:r>
    </w:p>
    <w:p w:rsidR="00226104" w:rsidRPr="00226104" w:rsidRDefault="00226104" w:rsidP="00226104">
      <w:pPr>
        <w:ind w:firstLine="720"/>
        <w:jc w:val="both"/>
        <w:rPr>
          <w:rFonts w:asciiTheme="majorBidi" w:hAnsiTheme="majorBidi" w:cstheme="majorBidi"/>
          <w:spacing w:val="8"/>
          <w:shd w:val="clear" w:color="auto" w:fill="FFFFFF"/>
        </w:rPr>
      </w:pPr>
      <w:r w:rsidRPr="00226104">
        <w:rPr>
          <w:rFonts w:asciiTheme="majorBidi" w:hAnsiTheme="majorBidi" w:cstheme="majorBidi"/>
          <w:spacing w:val="8"/>
          <w:shd w:val="clear" w:color="auto" w:fill="FFFFFF"/>
        </w:rPr>
        <w:t xml:space="preserve">Adanya virus covid-19 pada tahun 2020 memberikan dampak yang luar biasa hampir pada semua bidang, salah satunya pada bidang pendidikan. Dengan adanya virus covid-19 ini membuat proses pembelajaran menjadi berubah dari yang tatap muka </w:t>
      </w:r>
      <w:r w:rsidRPr="00B83D63">
        <w:rPr>
          <w:rFonts w:asciiTheme="majorBidi" w:hAnsiTheme="majorBidi" w:cstheme="majorBidi"/>
          <w:spacing w:val="8"/>
          <w:shd w:val="clear" w:color="auto" w:fill="FFFFFF"/>
        </w:rPr>
        <w:t>menjadi </w:t>
      </w:r>
      <w:hyperlink r:id="rId13" w:history="1">
        <w:r w:rsidRPr="00B83D63">
          <w:rPr>
            <w:rStyle w:val="Hyperlink"/>
            <w:rFonts w:asciiTheme="majorBidi" w:eastAsia="SimSun" w:hAnsiTheme="majorBidi" w:cstheme="majorBidi"/>
            <w:color w:val="auto"/>
            <w:spacing w:val="8"/>
            <w:u w:val="none"/>
            <w:bdr w:val="none" w:sz="0" w:space="0" w:color="auto" w:frame="1"/>
            <w:shd w:val="clear" w:color="auto" w:fill="FFFFFF"/>
          </w:rPr>
          <w:t>pembelajaran jarak jauh</w:t>
        </w:r>
      </w:hyperlink>
      <w:r w:rsidRPr="00B83D63">
        <w:rPr>
          <w:rFonts w:asciiTheme="majorBidi" w:hAnsiTheme="majorBidi" w:cstheme="majorBidi"/>
          <w:spacing w:val="8"/>
          <w:shd w:val="clear" w:color="auto" w:fill="FFFFFF"/>
        </w:rPr>
        <w:t xml:space="preserve">, tetapi dalam keadaan seperti ini </w:t>
      </w:r>
      <w:r w:rsidRPr="00226104">
        <w:rPr>
          <w:rFonts w:asciiTheme="majorBidi" w:hAnsiTheme="majorBidi" w:cstheme="majorBidi"/>
          <w:spacing w:val="8"/>
          <w:shd w:val="clear" w:color="auto" w:fill="FFFFFF"/>
        </w:rPr>
        <w:t xml:space="preserve">guru masih tetap harus melaksanakan kewajibanya guru sebagai pengajar, dimana guru harus memastikan siswa dapat memperoleh informasi / ilmu pengetahuan untuk diberikan kepada siswa </w:t>
      </w:r>
      <w:r w:rsidRPr="00226104">
        <w:rPr>
          <w:rFonts w:asciiTheme="majorBidi" w:hAnsiTheme="majorBidi" w:cstheme="majorBidi"/>
          <w:spacing w:val="8"/>
          <w:shd w:val="clear" w:color="auto" w:fill="FFFFFF"/>
        </w:rPr>
        <w:fldChar w:fldCharType="begin" w:fldLock="1"/>
      </w:r>
      <w:r w:rsidRPr="00226104">
        <w:rPr>
          <w:rFonts w:asciiTheme="majorBidi" w:hAnsiTheme="majorBidi" w:cstheme="majorBidi"/>
          <w:spacing w:val="8"/>
          <w:shd w:val="clear" w:color="auto" w:fill="FFFFFF"/>
        </w:rPr>
        <w:instrText>ADDIN CSL_CITATION {"citationItems":[{"id":"ITEM-1","itemData":{"URL":"https://www.suara.com/yoursay/2020/07/20/175556/pembelajaran-daring-pada-masa-pandemi","author":[{"dropping-particle":"","family":"Aulia","given":"Salwa","non-dropping-particle":"","parse-names":false,"suffix":""}],"container-title":"20 Juli","id":"ITEM-1","issued":{"date-parts":[["2020"]]},"title":"Pembelajaran Daring Pada Masa Pandemi","type":"webpage"},"uris":["http://www.mendeley.com/documents/?uuid=9b7b0cb9-061a-4c29-94ea-8e378ab699eb"]}],"mendeley":{"formattedCitation":"(Aulia, 2020)","plainTextFormattedCitation":"(Aulia, 2020)","previouslyFormattedCitation":"(Aulia, 2020)"},"properties":{"noteIndex":0},"schema":"https://github.com/citation-style-language/schema/raw/master/csl-citation.json"}</w:instrText>
      </w:r>
      <w:r w:rsidRPr="00226104">
        <w:rPr>
          <w:rFonts w:asciiTheme="majorBidi" w:hAnsiTheme="majorBidi" w:cstheme="majorBidi"/>
          <w:spacing w:val="8"/>
          <w:shd w:val="clear" w:color="auto" w:fill="FFFFFF"/>
        </w:rPr>
        <w:fldChar w:fldCharType="separate"/>
      </w:r>
      <w:r w:rsidRPr="00226104">
        <w:rPr>
          <w:rFonts w:asciiTheme="majorBidi" w:hAnsiTheme="majorBidi" w:cstheme="majorBidi"/>
          <w:noProof/>
          <w:spacing w:val="8"/>
          <w:shd w:val="clear" w:color="auto" w:fill="FFFFFF"/>
        </w:rPr>
        <w:t>(Aulia, 2020)</w:t>
      </w:r>
      <w:r w:rsidRPr="00226104">
        <w:rPr>
          <w:rFonts w:asciiTheme="majorBidi" w:hAnsiTheme="majorBidi" w:cstheme="majorBidi"/>
          <w:spacing w:val="8"/>
          <w:shd w:val="clear" w:color="auto" w:fill="FFFFFF"/>
        </w:rPr>
        <w:fldChar w:fldCharType="end"/>
      </w:r>
      <w:r w:rsidRPr="00226104">
        <w:rPr>
          <w:rFonts w:asciiTheme="majorBidi" w:hAnsiTheme="majorBidi" w:cstheme="majorBidi"/>
          <w:spacing w:val="8"/>
          <w:shd w:val="clear" w:color="auto" w:fill="FFFFFF"/>
        </w:rPr>
        <w:t xml:space="preserve">. </w:t>
      </w:r>
    </w:p>
    <w:p w:rsidR="00226104" w:rsidRPr="00226104" w:rsidRDefault="00226104" w:rsidP="00226104">
      <w:pPr>
        <w:ind w:firstLine="720"/>
        <w:jc w:val="both"/>
        <w:rPr>
          <w:rFonts w:asciiTheme="majorBidi" w:hAnsiTheme="majorBidi" w:cstheme="majorBidi"/>
          <w:spacing w:val="8"/>
          <w:shd w:val="clear" w:color="auto" w:fill="FFFFFF"/>
        </w:rPr>
      </w:pPr>
      <w:r w:rsidRPr="00226104">
        <w:rPr>
          <w:rFonts w:asciiTheme="majorBidi" w:hAnsiTheme="majorBidi" w:cstheme="majorBidi"/>
          <w:spacing w:val="8"/>
          <w:shd w:val="clear" w:color="auto" w:fill="FFFFFF"/>
        </w:rPr>
        <w:t xml:space="preserve">Di Indonesia, Pembelajaran jarak jauh atau daring ini dimulai pada tanggal 16 maret 2020, dimana anak mulai belajar dari rumahnya masing-masing tanpa perlu pergi kesekolah. Berbicara mengenai pembelajaran jarak jauh atau daring maka pentingnya penguasaan ilmu teknologi bagi seorang guru agar pembelajaran </w:t>
      </w:r>
      <w:r w:rsidRPr="00226104">
        <w:rPr>
          <w:rFonts w:asciiTheme="majorBidi" w:hAnsiTheme="majorBidi" w:cstheme="majorBidi"/>
          <w:spacing w:val="8"/>
          <w:shd w:val="clear" w:color="auto" w:fill="FFFFFF"/>
        </w:rPr>
        <w:lastRenderedPageBreak/>
        <w:t>jarak jauh tetap berjalan dengan efektf disaat pandemi seperti ini.</w:t>
      </w:r>
    </w:p>
    <w:p w:rsidR="00226104" w:rsidRPr="00226104" w:rsidRDefault="00226104" w:rsidP="00226104">
      <w:pPr>
        <w:ind w:firstLine="720"/>
        <w:jc w:val="both"/>
        <w:rPr>
          <w:rFonts w:asciiTheme="majorBidi" w:hAnsiTheme="majorBidi" w:cstheme="majorBidi"/>
        </w:rPr>
      </w:pPr>
      <w:r w:rsidRPr="00226104">
        <w:rPr>
          <w:rFonts w:asciiTheme="majorBidi" w:hAnsiTheme="majorBidi" w:cstheme="majorBidi"/>
        </w:rPr>
        <w:t xml:space="preserve">Konsekuensi dari penutupan Lembaga Pendidikan secara fisik dan mengganti dengan belajar di/dari rumah sebagaimana kebijakan pemerintah adalah adanya perubahan sistem belajar mengajar. Pengelola sekolah, siswa, orang tua, dan tentu saja guru harus bermigrasi ke sistem pembelajaran digital atau online, yang lebih dikenal dengan istilah e-learning atau dikenal dengan istilah pembelajaran dalam jaringan atau “pembelajaran daring” di Indonesia. Negara Indonesia juga relatif tidak berbeda dengan Negara lain. Meskipun menyadari bahwa ada disparitas terhadap akses teknologi pembelajaran dan beragamnya latar belakang orang tua, Kementerian Pendidikan dan Kebudayaan Republik Indonesia dengan tegas memberlakukan kebijakan pembelajaran daring </w:t>
      </w:r>
      <w:r w:rsidRPr="00226104">
        <w:rPr>
          <w:rFonts w:asciiTheme="majorBidi" w:hAnsiTheme="majorBidi" w:cstheme="majorBidi"/>
        </w:rPr>
        <w:fldChar w:fldCharType="begin" w:fldLock="1"/>
      </w:r>
      <w:r w:rsidRPr="00226104">
        <w:rPr>
          <w:rFonts w:asciiTheme="majorBidi" w:hAnsiTheme="majorBidi" w:cstheme="majorBidi"/>
        </w:rPr>
        <w:instrText>ADDIN CSL_CITATION {"citationItems":[{"id":"ITEM-1","itemData":{"author":[{"dropping-particle":"","family":"Wahyono","given":"Poncojari","non-dropping-particle":"","parse-names":false,"suffix":""},{"dropping-particle":"","family":"Husamah","given":"H","non-dropping-particle":"","parse-names":false,"suffix":""}],"id":"ITEM-1","issue":"1","issued":{"date-parts":[["2020"]]},"page":"51-65","title":"Jurnal pendidikan profesi guru","type":"article-journal","volume":"1"},"uris":["http://www.mendeley.com/documents/?uuid=c3310e5a-b288-4013-af6c-7d5e61ef3f88"]}],"mendeley":{"formattedCitation":"(Wahyono &amp; Husamah, 2020)","plainTextFormattedCitation":"(Wahyono &amp; Husamah, 2020)","previouslyFormattedCitation":"(Wahyono &amp; Husamah, 2020)"},"properties":{"noteIndex":0},"schema":"https://github.com/citation-style-language/schema/raw/master/csl-citation.json"}</w:instrText>
      </w:r>
      <w:r w:rsidRPr="00226104">
        <w:rPr>
          <w:rFonts w:asciiTheme="majorBidi" w:hAnsiTheme="majorBidi" w:cstheme="majorBidi"/>
        </w:rPr>
        <w:fldChar w:fldCharType="separate"/>
      </w:r>
      <w:r w:rsidRPr="00226104">
        <w:rPr>
          <w:rFonts w:asciiTheme="majorBidi" w:hAnsiTheme="majorBidi" w:cstheme="majorBidi"/>
          <w:noProof/>
        </w:rPr>
        <w:t>(Wahyono &amp; Husamah, 2020)</w:t>
      </w:r>
      <w:r w:rsidRPr="00226104">
        <w:rPr>
          <w:rFonts w:asciiTheme="majorBidi" w:hAnsiTheme="majorBidi" w:cstheme="majorBidi"/>
        </w:rPr>
        <w:fldChar w:fldCharType="end"/>
      </w:r>
      <w:r w:rsidRPr="00226104">
        <w:rPr>
          <w:rFonts w:asciiTheme="majorBidi" w:hAnsiTheme="majorBidi" w:cstheme="majorBidi"/>
        </w:rPr>
        <w:t>.</w:t>
      </w:r>
    </w:p>
    <w:p w:rsidR="00B83D63" w:rsidRDefault="00226104" w:rsidP="00B83D63">
      <w:pPr>
        <w:ind w:firstLine="720"/>
        <w:jc w:val="both"/>
        <w:rPr>
          <w:rFonts w:asciiTheme="majorBidi" w:hAnsiTheme="majorBidi" w:cstheme="majorBidi"/>
        </w:rPr>
      </w:pPr>
      <w:r w:rsidRPr="00226104">
        <w:rPr>
          <w:rFonts w:asciiTheme="majorBidi" w:hAnsiTheme="majorBidi" w:cstheme="majorBidi"/>
        </w:rPr>
        <w:t>Kelangsungan pendidikan selama pandemi akan tergantung pada berbagai faktor, seperti tingkat persiapan sekolah, kesiapan orang tua/keluarga, serta kesiapan guru. Pertimbangan harus diberikan pada kebutuhan semua siswa untuk terus memberikan pendidikan selama berlangsungnya pandemi. Selain menggunakan copy dari bahan ajar, seperti buku, buku kerja, dan dokumen lain yang dikirim melalui pos atau kurir, sekolah dapat menggunakan berbagai solusi berbasis teknologi untuk meningkatkan kemungkinan siswa dapat melanjutkan aktivitas pembelajaran mereka.</w:t>
      </w:r>
    </w:p>
    <w:p w:rsidR="00226104" w:rsidRPr="00226104" w:rsidRDefault="00226104" w:rsidP="00B83D63">
      <w:pPr>
        <w:ind w:firstLine="720"/>
        <w:jc w:val="both"/>
        <w:rPr>
          <w:rFonts w:asciiTheme="majorBidi" w:hAnsiTheme="majorBidi" w:cstheme="majorBidi"/>
        </w:rPr>
      </w:pPr>
      <w:r w:rsidRPr="00226104">
        <w:rPr>
          <w:rFonts w:asciiTheme="majorBidi" w:hAnsiTheme="majorBidi" w:cstheme="majorBidi"/>
        </w:rPr>
        <w:t xml:space="preserve">Wabah </w:t>
      </w:r>
      <w:r w:rsidRPr="00226104">
        <w:rPr>
          <w:rFonts w:asciiTheme="majorBidi" w:hAnsiTheme="majorBidi" w:cstheme="majorBidi"/>
          <w:i/>
          <w:iCs/>
        </w:rPr>
        <w:t xml:space="preserve">Corona Virus Disease </w:t>
      </w:r>
      <w:r w:rsidRPr="00226104">
        <w:rPr>
          <w:rFonts w:asciiTheme="majorBidi" w:hAnsiTheme="majorBidi" w:cstheme="majorBidi"/>
        </w:rPr>
        <w:t xml:space="preserve">(Covid-19) yang melanda lebih dari 200 Negara di Dunia, telah memberikan tantangan tersendiri bagi lembaga pendidikan. Mengantisipasi penularan virus tersebut pemerintah telah mengeluarkan berbagai kebijakan, seperti isolasi, </w:t>
      </w:r>
      <w:r w:rsidRPr="00226104">
        <w:rPr>
          <w:rFonts w:asciiTheme="majorBidi" w:hAnsiTheme="majorBidi" w:cstheme="majorBidi"/>
          <w:i/>
          <w:iCs/>
        </w:rPr>
        <w:t xml:space="preserve">social and physical distancing </w:t>
      </w:r>
      <w:r w:rsidRPr="00226104">
        <w:rPr>
          <w:rFonts w:asciiTheme="majorBidi" w:hAnsiTheme="majorBidi" w:cstheme="majorBidi"/>
        </w:rPr>
        <w:t xml:space="preserve">hingga pembatasan sosial berskala besar (PSBB). Kondisi ini mengharuskan warganya untuk tetap </w:t>
      </w:r>
      <w:r w:rsidRPr="00226104">
        <w:rPr>
          <w:rFonts w:asciiTheme="majorBidi" w:hAnsiTheme="majorBidi" w:cstheme="majorBidi"/>
          <w:i/>
          <w:iCs/>
        </w:rPr>
        <w:t>stay at home</w:t>
      </w:r>
      <w:r w:rsidRPr="00226104">
        <w:rPr>
          <w:rFonts w:asciiTheme="majorBidi" w:hAnsiTheme="majorBidi" w:cstheme="majorBidi"/>
        </w:rPr>
        <w:t xml:space="preserve">, bekerja, beribadah dan belajar di rumah. </w:t>
      </w:r>
    </w:p>
    <w:p w:rsidR="00226104" w:rsidRPr="00226104" w:rsidRDefault="00226104" w:rsidP="00226104">
      <w:pPr>
        <w:ind w:firstLine="720"/>
        <w:jc w:val="both"/>
        <w:rPr>
          <w:rFonts w:asciiTheme="majorBidi" w:hAnsiTheme="majorBidi" w:cstheme="majorBidi"/>
        </w:rPr>
      </w:pPr>
      <w:r w:rsidRPr="00226104">
        <w:rPr>
          <w:rFonts w:asciiTheme="majorBidi" w:hAnsiTheme="majorBidi" w:cstheme="majorBidi"/>
        </w:rPr>
        <w:t xml:space="preserve">Disisi lain demi tetap menjaga dunia pendidikan bisa tetap berjalan dengan baik serta mendukung Pemerintah dalam mendukung Psysical distanting  ditengah Pendemi Covid 19 sesuai intruksi presiden untuk tetap dirumah, belajar dirumah, bekerja dirumah, ibadah dirumah </w:t>
      </w:r>
      <w:r w:rsidRPr="00226104">
        <w:rPr>
          <w:rFonts w:asciiTheme="majorBidi" w:hAnsiTheme="majorBidi" w:cstheme="majorBidi"/>
        </w:rPr>
        <w:fldChar w:fldCharType="begin" w:fldLock="1"/>
      </w:r>
      <w:r w:rsidRPr="00226104">
        <w:rPr>
          <w:rFonts w:asciiTheme="majorBidi" w:hAnsiTheme="majorBidi" w:cstheme="majorBidi"/>
        </w:rPr>
        <w:instrText>ADDIN CSL_CITATION {"citationItems":[{"id":"ITEM-1","itemData":{"abstract":"Virus corona covid-19 sedang melanda dunia pada saat ini, tak terkecuali Indonesia, virus corona covid-19 turut serta mempengaruhi dunia pendidikan dimana proses belajar mengajar yang biasanya dilakukan secara tatap muka diruang kelas akibat pendemi virus corona covid 19 proses belajar mengajar harus dilakukan melalui pembelajaran jarak jauh, hal ini lakukan untuk mendukung pemerintah dalam menekan laju penyebaran virus corona, sesuai dengan kebijakan pemerintah, Presiden Jokowi menyampaikan kebijakan belajar dari rumah, bekerja dari rumah, dan beribadah di rumah harus benar-benar efektif dilakukan, proses Belajar dari Rumah dilakukan melalui pembelajaran daring atau jarak jauh dengan pemanfaatan teknologi informasi. Penelitian ini bertujuan untuk menganalisa pemanfaatan teknologi informasi dalam pembelajaran jarak jauh ditengah pandemi virus corona covid-19 pada Universitas Bina Sarana Informatika dan hasil penelitian menunjukkan pemanfaatan teknologi informasi memiliki peranan yang sangat penting dalam pelaksanaan pembelajaran jarak jauh pada Universitas Bina Sarana Informatika ditengah pandemi virus corona covid19, proses pembelajaran bisa berjalan dengan baik dengan adanya teknologi informasi yang sudah berkembang pesat saat ini diantaranya elearning, google class, whatsapp, zoom serta media infromasi lainnya serta jaringan internet yang dapat menghubungkan dosen dan mahasiswa sehingga proses belajar mengajar dapat berjalan dengan baik sebagai mana mestinya meskipun ditengah pandemi virus corona covid-19.","author":[{"dropping-particle":"","family":"Pakpahan","given":"Roida","non-dropping-particle":"","parse-names":false,"suffix":""},{"dropping-particle":"","family":"Fitriani","given":"Yuni","non-dropping-particle":"","parse-names":false,"suffix":""}],"id":"ITEM-1","issue":"2","issued":{"date-parts":[["2020"]]},"page":"30-36","title":"JISAMAR (Journal of Information System, Applied, Management, Accounting and Researh)","type":"article-journal","volume":"4"},"uris":["http://www.mendeley.com/documents/?uuid=84a69884-8534-4923-8952-4889ac53f389"]}],"mendeley":{"formattedCitation":"(Pakpahan &amp; Fitriani, 2020)","plainTextFormattedCitation":"(Pakpahan &amp; Fitriani, 2020)","previouslyFormattedCitation":"(Pakpahan &amp; Fitriani, 2020)"},"properties":{"noteIndex":0},"schema":"https://github.com/citation-style-language/schema/raw/master/csl-citation.json"}</w:instrText>
      </w:r>
      <w:r w:rsidRPr="00226104">
        <w:rPr>
          <w:rFonts w:asciiTheme="majorBidi" w:hAnsiTheme="majorBidi" w:cstheme="majorBidi"/>
        </w:rPr>
        <w:fldChar w:fldCharType="separate"/>
      </w:r>
      <w:r w:rsidRPr="00226104">
        <w:rPr>
          <w:rFonts w:asciiTheme="majorBidi" w:hAnsiTheme="majorBidi" w:cstheme="majorBidi"/>
          <w:noProof/>
        </w:rPr>
        <w:t>(Pakp</w:t>
      </w:r>
      <w:bookmarkStart w:id="0" w:name="_GoBack"/>
      <w:bookmarkEnd w:id="0"/>
      <w:r w:rsidRPr="00226104">
        <w:rPr>
          <w:rFonts w:asciiTheme="majorBidi" w:hAnsiTheme="majorBidi" w:cstheme="majorBidi"/>
          <w:noProof/>
        </w:rPr>
        <w:t>ahan &amp; Fitriani, 2020)</w:t>
      </w:r>
      <w:r w:rsidRPr="00226104">
        <w:rPr>
          <w:rFonts w:asciiTheme="majorBidi" w:hAnsiTheme="majorBidi" w:cstheme="majorBidi"/>
        </w:rPr>
        <w:fldChar w:fldCharType="end"/>
      </w:r>
      <w:r w:rsidRPr="00226104">
        <w:rPr>
          <w:rFonts w:asciiTheme="majorBidi" w:hAnsiTheme="majorBidi" w:cstheme="majorBidi"/>
        </w:rPr>
        <w:t>.</w:t>
      </w:r>
    </w:p>
    <w:p w:rsidR="00226104" w:rsidRPr="00226104" w:rsidRDefault="00226104" w:rsidP="00226104">
      <w:pPr>
        <w:ind w:firstLine="720"/>
        <w:jc w:val="both"/>
        <w:rPr>
          <w:rFonts w:asciiTheme="majorBidi" w:hAnsiTheme="majorBidi" w:cstheme="majorBidi"/>
        </w:rPr>
      </w:pPr>
      <w:r w:rsidRPr="00226104">
        <w:rPr>
          <w:rFonts w:asciiTheme="majorBidi" w:hAnsiTheme="majorBidi" w:cstheme="majorBidi"/>
        </w:rPr>
        <w:lastRenderedPageBreak/>
        <w:t xml:space="preserve">Di Indonesia, sudah memberlakukan kebijakan Pembatasan Sosial Berskala Besar atau biasa disebut PSBB untuk lebih menekan penyebaran virus ini di Indonesia. kegiatan yang ada diluar rumah selama kebijakan ini masih diterapkan makan harus dihentikan terlebih dahulu sampai pandemi ini sudah mereda </w:t>
      </w:r>
      <w:r w:rsidRPr="00226104">
        <w:rPr>
          <w:rFonts w:asciiTheme="majorBidi" w:hAnsiTheme="majorBidi" w:cstheme="majorBidi"/>
        </w:rPr>
        <w:fldChar w:fldCharType="begin" w:fldLock="1"/>
      </w:r>
      <w:r w:rsidRPr="00226104">
        <w:rPr>
          <w:rFonts w:asciiTheme="majorBidi" w:hAnsiTheme="majorBidi" w:cstheme="majorBidi"/>
        </w:rPr>
        <w:instrText>ADDIN CSL_CITATION {"citationItems":[{"id":"ITEM-1","itemData":{"URL":"https://bdkjakarta.kemenag.go.id/berita/efektivitas-pembelajaran-daring-di-masa-pandemi-covid-19","author":[{"dropping-particle":"","family":"Harnani","given":"Sri","non-dropping-particle":"","parse-names":false,"suffix":""}],"container-title":"7 juli","id":"ITEM-1","issued":{"date-parts":[["2020"]]},"title":"EFEKTIVITAS PEMBELAJARAN DARING DI MASA PANDEMI COVID-19","type":"webpage"},"uris":["http://www.mendeley.com/documents/?uuid=5f9726bc-d74c-48a3-b095-cb96c3a4645d"]}],"mendeley":{"formattedCitation":"(Harnani, 2020)","plainTextFormattedCitation":"(Harnani, 2020)","previouslyFormattedCitation":"(Harnani, 2020)"},"properties":{"noteIndex":0},"schema":"https://github.com/citation-style-language/schema/raw/master/csl-citation.json"}</w:instrText>
      </w:r>
      <w:r w:rsidRPr="00226104">
        <w:rPr>
          <w:rFonts w:asciiTheme="majorBidi" w:hAnsiTheme="majorBidi" w:cstheme="majorBidi"/>
        </w:rPr>
        <w:fldChar w:fldCharType="separate"/>
      </w:r>
      <w:r w:rsidRPr="00226104">
        <w:rPr>
          <w:rFonts w:asciiTheme="majorBidi" w:hAnsiTheme="majorBidi" w:cstheme="majorBidi"/>
          <w:noProof/>
        </w:rPr>
        <w:t>(Harnani, 2020)</w:t>
      </w:r>
      <w:r w:rsidRPr="00226104">
        <w:rPr>
          <w:rFonts w:asciiTheme="majorBidi" w:hAnsiTheme="majorBidi" w:cstheme="majorBidi"/>
        </w:rPr>
        <w:fldChar w:fldCharType="end"/>
      </w:r>
      <w:r w:rsidRPr="00226104">
        <w:rPr>
          <w:rFonts w:asciiTheme="majorBidi" w:hAnsiTheme="majorBidi" w:cstheme="majorBidi"/>
        </w:rPr>
        <w:t>.</w:t>
      </w:r>
    </w:p>
    <w:p w:rsidR="00226104" w:rsidRPr="00226104" w:rsidRDefault="00226104" w:rsidP="00226104">
      <w:pPr>
        <w:ind w:firstLine="720"/>
        <w:jc w:val="both"/>
        <w:rPr>
          <w:rFonts w:asciiTheme="majorBidi" w:hAnsiTheme="majorBidi" w:cstheme="majorBidi"/>
        </w:rPr>
      </w:pPr>
      <w:r w:rsidRPr="00226104">
        <w:rPr>
          <w:rFonts w:asciiTheme="majorBidi" w:hAnsiTheme="majorBidi" w:cstheme="majorBidi"/>
        </w:rPr>
        <w:t xml:space="preserve">Pembelajaran daring dapat dijadikan solusi pembelajaran jarak jauh ketika terjadi bencana alam. Seperti yang terjadi saat ini ketika pemerintah menetapkan kebijakan social distancing. Social distancing diterapkan oleh pemerintah dalam rangka membatasi interaksi manusia dan menghindarkan masyarakat dari kerumunan agar terhindar dari penyebaran virus COVID-19 </w:t>
      </w:r>
      <w:r w:rsidRPr="00226104">
        <w:rPr>
          <w:rFonts w:asciiTheme="majorBidi" w:hAnsiTheme="majorBidi" w:cstheme="majorBidi"/>
        </w:rPr>
        <w:fldChar w:fldCharType="begin" w:fldLock="1"/>
      </w:r>
      <w:r w:rsidRPr="00226104">
        <w:rPr>
          <w:rFonts w:asciiTheme="majorBidi" w:hAnsiTheme="majorBidi" w:cstheme="majorBidi"/>
        </w:rPr>
        <w:instrText>ADDIN CSL_CITATION {"citationItems":[{"id":"ITEM-1","itemData":{"DOI":"10.21107/metalingua.v5i1.7072","ISSN":"2528-4371","abstract":"Pembelajaran daring merupakan pembelajaran yang dilakukan menggunakan internet sebagai\r\ntempat menyalurkan ilmu pengetahuan. Bentuk pembelajran sepertii ini dapat dilakukan kapanpun\r\ndan dimanapun tanpa terikat waktu dan tanpa harus bertatap muka. Di era perkembangan teknologi\r\npembelajaran daring semakin canggih dengan berbagai aplikasi dan fitur yang semakin\r\nmemudahkan pengguna. Tidak terikatnya waktu dan dialkukan tanpa bertatap muka menjadi\r\nkeunggulan pembelajaran daring yang bias dimanfaatkan pendidik. Seperti yang terjadi pada saat\r\nini, pembelajaran daring menjadi satu-satunya pilihan bentuk pembelajaran yang dapat dilakukan\r\noleh pendidik ketika terjadi bencana alam atau pandemi global. Indonesia menerapkan social\r\ndistance di segala aspek kehidupan termasuk dunia pendidikan. Oleh karena itu, pembelajaran\r\ndaring dapat dikatakan menjadi satu-satunya pilihan pembelajaran yang dapat dilakukan oleh\r\npendidik untuk menigkatkan mutu pembelajaran di Indonesia.","author":[{"dropping-particle":"","family":"Syarifudin","given":"Albitar Septian","non-dropping-particle":"","parse-names":false,"suffix":""}],"container-title":"Jurnal Pendidikan Bahasa dan Sastra Indonesia Metalingua","id":"ITEM-1","issue":"1","issued":{"date-parts":[["2020"]]},"page":"31-34","title":"Impelementasi Pembelajaran Daring Untuk Meningkatkan Mutu Pendidikan Sebagai Dampak Diterapkannya Social Distancing","type":"article-journal","volume":"5"},"uris":["http://www.mendeley.com/documents/?uuid=371fa275-404b-413e-b8b3-a834a592c75c"]}],"mendeley":{"formattedCitation":"(Syarifudin, 2020)","manualFormatting":"(Syarifudin, 2020,p.31)","plainTextFormattedCitation":"(Syarifudin, 2020)","previouslyFormattedCitation":"(Syarifudin, 2020)"},"properties":{"noteIndex":0},"schema":"https://github.com/citation-style-language/schema/raw/master/csl-citation.json"}</w:instrText>
      </w:r>
      <w:r w:rsidRPr="00226104">
        <w:rPr>
          <w:rFonts w:asciiTheme="majorBidi" w:hAnsiTheme="majorBidi" w:cstheme="majorBidi"/>
        </w:rPr>
        <w:fldChar w:fldCharType="separate"/>
      </w:r>
      <w:r w:rsidRPr="00226104">
        <w:rPr>
          <w:rFonts w:asciiTheme="majorBidi" w:hAnsiTheme="majorBidi" w:cstheme="majorBidi"/>
          <w:noProof/>
        </w:rPr>
        <w:t>(Syarifudin, 2020,p.31)</w:t>
      </w:r>
      <w:r w:rsidRPr="00226104">
        <w:rPr>
          <w:rFonts w:asciiTheme="majorBidi" w:hAnsiTheme="majorBidi" w:cstheme="majorBidi"/>
        </w:rPr>
        <w:fldChar w:fldCharType="end"/>
      </w:r>
    </w:p>
    <w:p w:rsidR="00226104" w:rsidRPr="00226104" w:rsidRDefault="00226104" w:rsidP="00226104">
      <w:pPr>
        <w:ind w:firstLine="720"/>
        <w:jc w:val="both"/>
        <w:rPr>
          <w:rFonts w:asciiTheme="majorBidi" w:hAnsiTheme="majorBidi" w:cstheme="majorBidi"/>
        </w:rPr>
      </w:pPr>
      <w:r w:rsidRPr="00226104">
        <w:rPr>
          <w:rFonts w:asciiTheme="majorBidi" w:hAnsiTheme="majorBidi" w:cstheme="majorBidi"/>
        </w:rPr>
        <w:t>Kebijakan ini menjadikan kegiatan belajar mengajar dalam konteks tatap muka yang biasa dilakukan di sekolah dihentikan sementara. Pemerintah mengganti pembelajaran dengan sistem pembelajaran daring melalui aplikasi pembelajaran daring yang sudah ada. Dengan adanya kebijakan ini menjadikan pembelajaran daring yang sebelumnya masih tidak maksimal diterapkan menjadi satu-satunya pilihan bentuk pembelajaran.</w:t>
      </w:r>
    </w:p>
    <w:p w:rsidR="00226104" w:rsidRPr="00226104" w:rsidRDefault="00226104" w:rsidP="00226104">
      <w:pPr>
        <w:ind w:firstLine="720"/>
        <w:jc w:val="both"/>
        <w:rPr>
          <w:rFonts w:asciiTheme="majorBidi" w:hAnsiTheme="majorBidi" w:cstheme="majorBidi"/>
        </w:rPr>
      </w:pPr>
      <w:r w:rsidRPr="00226104">
        <w:rPr>
          <w:rFonts w:asciiTheme="majorBidi" w:hAnsiTheme="majorBidi" w:cstheme="majorBidi"/>
        </w:rPr>
        <w:t>Pembelajaran harus tetap berlangsung, walaupun terjadi bencana pandemi global yang menjadikan pemerintah menerapakan social distancing pada dunia pendidikan. Solusi paling tepat dengan pandemi ini adalah pembelajaran daring. Pembelajaran daring pada dasarnya merupakan pembelajaran yang dilakukan seara virtual memalui aplikasi virtual yang tersedia. Walaupun demikian, pembelajaran daring harus tetap memperhatikan kompetensi yang akan diajarkan.</w:t>
      </w:r>
    </w:p>
    <w:p w:rsidR="00226104" w:rsidRPr="00226104" w:rsidRDefault="00226104" w:rsidP="00226104">
      <w:pPr>
        <w:ind w:firstLine="720"/>
        <w:jc w:val="both"/>
        <w:rPr>
          <w:rFonts w:asciiTheme="majorBidi" w:hAnsiTheme="majorBidi" w:cstheme="majorBidi"/>
        </w:rPr>
      </w:pPr>
      <w:r w:rsidRPr="00226104">
        <w:rPr>
          <w:rFonts w:asciiTheme="majorBidi" w:hAnsiTheme="majorBidi" w:cstheme="majorBidi"/>
        </w:rPr>
        <w:t>Pembelajaran daring bukan sekedar materi yang dipindah melalui media internet, bukan juga sekedar tugas dan soal-soal yang dikirimkan melalui aplikasi social media. Pembelajaran daring harus direncanakan, dilaksanakan, serta dievaluasi sama halnya dengan pembelajaran yang terjadi di kelas.</w:t>
      </w:r>
    </w:p>
    <w:p w:rsidR="00226104" w:rsidRPr="00226104" w:rsidRDefault="00226104" w:rsidP="00226104">
      <w:pPr>
        <w:ind w:firstLine="720"/>
        <w:jc w:val="both"/>
        <w:rPr>
          <w:rFonts w:asciiTheme="majorBidi" w:hAnsiTheme="majorBidi" w:cstheme="majorBidi"/>
        </w:rPr>
      </w:pPr>
      <w:r w:rsidRPr="00226104">
        <w:rPr>
          <w:rFonts w:asciiTheme="majorBidi" w:hAnsiTheme="majorBidi" w:cstheme="majorBidi"/>
        </w:rPr>
        <w:t xml:space="preserve">Pembelajaran ini yang dilaksanakan pada sekolah dasar atau madrasah ibtidiyah (mi) juga menggunakan pembelajaran dari atau biasa disebut dengan pembelajaran jarak jauh dengan bimbingan orang tua yang biasanya dengan bimbingan guru di sekolah </w:t>
      </w:r>
      <w:r w:rsidRPr="00226104">
        <w:rPr>
          <w:rFonts w:asciiTheme="majorBidi" w:hAnsiTheme="majorBidi" w:cstheme="majorBidi"/>
        </w:rPr>
        <w:fldChar w:fldCharType="begin" w:fldLock="1"/>
      </w:r>
      <w:r w:rsidRPr="00226104">
        <w:rPr>
          <w:rFonts w:asciiTheme="majorBidi" w:hAnsiTheme="majorBidi" w:cstheme="majorBidi"/>
        </w:rPr>
        <w:instrText>ADDIN CSL_CITATION {"citationItems":[{"id":"ITEM-1","itemData":{"DOI":"10.31004/edukatif.v2i1.89","ISSN":"2656-8063","abstract":"Penelitian ini bertujuan untuk mengidentifikasi implementasi pembelajaran daring  dirumah pada siswa Sekolah Dasar akibat dari adanya pandemik COVID-19. Penelitian menggunakan penelitian kepustakaan dimana dalam mengumpulkan informasi data dengan teknik dokumentasi yaitu mencari data mengenai hal-hal yang relevan dari berbagai macam yang ada di perpustakaan seperti dokumen, buku, majalah, berita. Kriteria artikel dan berita yang dipilih yaitu adanya pembahasan tentang Dampak COVID-19 dan Pembelajaran Daring di Sekolah Dasar. Dari 10 Sumber yang didapatkan, kemudian dipilih yang paling relevan dan diperoleh 3 artikel dan 6 Berita yang dipilih. Hasil dalam penelitian, menunjukkan bahwa dampak covid terhadap implementasi pembelajaran daring di Sekolah Dasar dapat terlaksanakan dengan cukup baik. Hal ini dapat dilihat dari hasil data 3 artikel dan 6 Berita yang menunjukan bahwa dampak COVID-19 terhadap implementasi pembelajaran daring di SD dapat terlaksana dengan cukup baik apabila adanya kerjasama antara guru, siswa dan orang tua dalam belajar dirumah","author":[{"dropping-particle":"","family":"Dewi","given":"Wahyu Aji Fatma","non-dropping-particle":"","parse-names":false,"suffix":""}],"container-title":"Edukatif : Jurnal Ilmu Pendidikan","id":"ITEM-1","issue":"1","issued":{"date-parts":[["2020"]]},"page":"55-61","title":"Dampak COVID-19 terhadap Implementasi Pembelajaran Daring di Sekolah Dasar","type":"article-journal","volume":"2"},"uris":["http://www.mendeley.com/documents/?uuid=a875e3be-8e1e-4374-989c-0fe52d262219"]}],"mendeley":{"formattedCitation":"(Dewi, 2020)","manualFormatting":"(Dewi, 2020,p.56)","plainTextFormattedCitation":"(Dewi, 2020)","previouslyFormattedCitation":"(Dewi, 2020)"},"properties":{"noteIndex":0},"schema":"https://github.com/citation-style-language/schema/raw/master/csl-citation.json"}</w:instrText>
      </w:r>
      <w:r w:rsidRPr="00226104">
        <w:rPr>
          <w:rFonts w:asciiTheme="majorBidi" w:hAnsiTheme="majorBidi" w:cstheme="majorBidi"/>
        </w:rPr>
        <w:fldChar w:fldCharType="separate"/>
      </w:r>
      <w:r w:rsidRPr="00226104">
        <w:rPr>
          <w:rFonts w:asciiTheme="majorBidi" w:hAnsiTheme="majorBidi" w:cstheme="majorBidi"/>
          <w:noProof/>
        </w:rPr>
        <w:t>(Dewi, 2020,p.56)</w:t>
      </w:r>
      <w:r w:rsidRPr="00226104">
        <w:rPr>
          <w:rFonts w:asciiTheme="majorBidi" w:hAnsiTheme="majorBidi" w:cstheme="majorBidi"/>
        </w:rPr>
        <w:fldChar w:fldCharType="end"/>
      </w:r>
      <w:r w:rsidRPr="00226104">
        <w:rPr>
          <w:rFonts w:asciiTheme="majorBidi" w:hAnsiTheme="majorBidi" w:cstheme="majorBidi"/>
        </w:rPr>
        <w:t xml:space="preserve">. Siswa melakukan pembelajaran daring dan berinteraksi dengan guru </w:t>
      </w:r>
      <w:r w:rsidRPr="00226104">
        <w:rPr>
          <w:rFonts w:asciiTheme="majorBidi" w:hAnsiTheme="majorBidi" w:cstheme="majorBidi"/>
        </w:rPr>
        <w:lastRenderedPageBreak/>
        <w:t>menggunakan beberapa aplikasi yang di pakai seperti google classroom, zoom, google meet, whatsapp group dan lain sebagainya.</w:t>
      </w:r>
    </w:p>
    <w:p w:rsidR="00226104" w:rsidRPr="00226104" w:rsidRDefault="00226104" w:rsidP="00226104">
      <w:pPr>
        <w:ind w:firstLine="720"/>
        <w:jc w:val="both"/>
        <w:rPr>
          <w:rFonts w:asciiTheme="majorBidi" w:hAnsiTheme="majorBidi" w:cstheme="majorBidi"/>
        </w:rPr>
      </w:pPr>
      <w:r w:rsidRPr="00226104">
        <w:rPr>
          <w:rFonts w:asciiTheme="majorBidi" w:hAnsiTheme="majorBidi" w:cstheme="majorBidi"/>
        </w:rPr>
        <w:t xml:space="preserve">Seluruh jenjang pendidikan dari sekolah dasar/ibtidaiyah sampai perguruan tinggi (universitas) baik yang berada di bawah Kementerian Pendidikan dan Kebudayaan RI maupun yang berada di bawah Kementerian Agama RI semuanya memperoleh dampak negatif karena pelajar, siswa dan mahasiswa “dipaksa” belajar dari rumah karena pembelajaran tatap muka ditiadakan untuk mencegah penularan covid-19. Padahal tidak semua pelajar, siswa dan mahasiswa terbiasa belajar melalui Online. Apalagi guru dan dosen masih banyak belum mahir mengajar dengan menggunakan teknologi internet atau media sosial terutama di berbagai daerah </w:t>
      </w:r>
      <w:r w:rsidRPr="00226104">
        <w:rPr>
          <w:rFonts w:asciiTheme="majorBidi" w:hAnsiTheme="majorBidi" w:cstheme="majorBidi"/>
        </w:rPr>
        <w:fldChar w:fldCharType="begin" w:fldLock="1"/>
      </w:r>
      <w:r w:rsidRPr="00226104">
        <w:rPr>
          <w:rFonts w:asciiTheme="majorBidi" w:hAnsiTheme="majorBidi" w:cstheme="majorBidi"/>
        </w:rPr>
        <w:instrText>ADDIN CSL_CITATION {"citationItems":[{"id":"ITEM-1","itemData":{"abstract":"Tujuan dari penelitian ini adalah untuk mengidentifikasi mendapatkan informasi kendala proses belajar mengajar secara online di rumah akibat dari adanya pandemic COVID-19. Penelitian menggunakan metode studi kasus eksplorasi dan pendekatan penelitiannya menggunakan metode studi kasus kualitatif yang digunakan untuk mendapatkan informasi kendala dan akibat dari pandemicCOVID-19 terhadap kegiatan proses belajar mengajar di sekolah dasar.Dalam penelitian ini, responden sebanyak 6 orang guru dan orang tua murid di sebuah sekolah dasar di Tangerang. Untuk tujuan kerahasiaan, responden diberi inisial R1, R2, R3, R4, R5 dan R6. Wawancara semi-terstruktur dilakukan dan daftar pertanyaan disusun untuk wawancara dikembangkan berdasarkan literatur terkait. Responden untuk penelitian ini adalah para guru dan orang tua murid di sebuah sekolah dasar di Tangerang. Hasil dari penelitian ini yaitu terdapat beberapa kendala yang dialami oleh murid, guru dan orang tua dalam kegiatan belajar mengajar online yaitu penguasaan teknologi masih kurang, penambahan biaya kuota internet, adanya pekerjan tambahan bagi orang tua dalam mendampingi anak belajar, komunikasi dan sosialisasi antar siswa, guru dan orang tua menjadi berkurang dan Jam kerja yang menjadi tidak terbatas bagi guru karena harus berkomunikasi","author":[{"dropping-particle":"","family":"Purwanto","given":"Agus","non-dropping-particle":"","parse-names":false,"suffix":""},{"dropping-particle":"","family":"Pramono","given":"Rudy","non-dropping-particle":"","parse-names":false,"suffix":""},{"dropping-particle":"","family":"Asbari","given":"Masduki","non-dropping-particle":"","parse-names":false,"suffix":""},{"dropping-particle":"","family":"Santoso","given":"Priyono Budi","non-dropping-particle":"","parse-names":false,"suffix":""},{"dropping-particle":"","family":"Wijayanti","given":"Laksmi Mayesti","non-dropping-particle":"","parse-names":false,"suffix":""},{"dropping-particle":"","family":"Choi","given":"Chi Hyun","non-dropping-particle":"","parse-names":false,"suffix":""},{"dropping-particle":"","family":"Putri","given":"Ratna Setyowati","non-dropping-particle":"","parse-names":false,"suffix":""}],"container-title":"EduPsyCouns: Journal of Education, Psychology and Counseling","id":"ITEM-1","issue":"1","issued":{"date-parts":[["2020"]]},"page":"1-12","title":"Studi Eksploratif Dampak Pandemi COVID-19 Terhadap Proses Pembelajaran Online di Sekolah Dasar","type":"article-journal","volume":"2"},"uris":["http://www.mendeley.com/documents/?uuid=6d1d12fb-eb4b-4176-9b5b-c5a6bf5232c0"]}],"mendeley":{"formattedCitation":"(Purwanto et al., 2020)","plainTextFormattedCitation":"(Purwanto et al., 2020)","previouslyFormattedCitation":"(Purwanto et al., 2020)"},"properties":{"noteIndex":0},"schema":"https://github.com/citation-style-language/schema/raw/master/csl-citation.json"}</w:instrText>
      </w:r>
      <w:r w:rsidRPr="00226104">
        <w:rPr>
          <w:rFonts w:asciiTheme="majorBidi" w:hAnsiTheme="majorBidi" w:cstheme="majorBidi"/>
        </w:rPr>
        <w:fldChar w:fldCharType="separate"/>
      </w:r>
      <w:r w:rsidRPr="00226104">
        <w:rPr>
          <w:rFonts w:asciiTheme="majorBidi" w:hAnsiTheme="majorBidi" w:cstheme="majorBidi"/>
          <w:noProof/>
        </w:rPr>
        <w:t>(Purwanto et al., 2020)</w:t>
      </w:r>
      <w:r w:rsidRPr="00226104">
        <w:rPr>
          <w:rFonts w:asciiTheme="majorBidi" w:hAnsiTheme="majorBidi" w:cstheme="majorBidi"/>
        </w:rPr>
        <w:fldChar w:fldCharType="end"/>
      </w:r>
      <w:r w:rsidRPr="00226104">
        <w:rPr>
          <w:rFonts w:asciiTheme="majorBidi" w:hAnsiTheme="majorBidi" w:cstheme="majorBidi"/>
        </w:rPr>
        <w:t>.</w:t>
      </w:r>
    </w:p>
    <w:p w:rsidR="00226104" w:rsidRPr="00226104" w:rsidRDefault="00226104" w:rsidP="00226104">
      <w:pPr>
        <w:ind w:firstLine="720"/>
        <w:jc w:val="both"/>
        <w:rPr>
          <w:rFonts w:asciiTheme="majorBidi" w:hAnsiTheme="majorBidi" w:cstheme="majorBidi"/>
        </w:rPr>
      </w:pPr>
      <w:r w:rsidRPr="00226104">
        <w:rPr>
          <w:rFonts w:asciiTheme="majorBidi" w:hAnsiTheme="majorBidi" w:cstheme="majorBidi"/>
        </w:rPr>
        <w:t>Pembelajaran online juga sangat mempermudah pelajar dalam mengikuti pembelajaran daring, seperti yang sudah diterapkan sekarang ini ketika banyak sekolah yang di liburkan karena untuk mencegah penyebaran Covid-19 dan sudah digantikan dengan pembelajaran yang diterapkan dirumah dengan menggunakan pembelajaran daring (online).</w:t>
      </w:r>
    </w:p>
    <w:p w:rsidR="00226104" w:rsidRPr="00226104" w:rsidRDefault="00226104" w:rsidP="00226104">
      <w:pPr>
        <w:ind w:firstLine="720"/>
        <w:jc w:val="both"/>
        <w:rPr>
          <w:rFonts w:asciiTheme="majorBidi" w:hAnsiTheme="majorBidi" w:cstheme="majorBidi"/>
        </w:rPr>
      </w:pPr>
      <w:r w:rsidRPr="00226104">
        <w:rPr>
          <w:rFonts w:asciiTheme="majorBidi" w:hAnsiTheme="majorBidi" w:cstheme="majorBidi"/>
        </w:rPr>
        <w:t>Pembelajaran daring bukan hanya berkutat dengan internet, melainkan ada aspek yang lebih penting yaitu “lebih aman (</w:t>
      </w:r>
      <w:r w:rsidRPr="00226104">
        <w:rPr>
          <w:rFonts w:asciiTheme="majorBidi" w:hAnsiTheme="majorBidi" w:cstheme="majorBidi"/>
          <w:i/>
        </w:rPr>
        <w:t>safer</w:t>
      </w:r>
      <w:r w:rsidRPr="00226104">
        <w:rPr>
          <w:rFonts w:asciiTheme="majorBidi" w:hAnsiTheme="majorBidi" w:cstheme="majorBidi"/>
        </w:rPr>
        <w:t xml:space="preserve">)”. Yang biasanya kita kenal </w:t>
      </w:r>
      <w:r w:rsidRPr="00226104">
        <w:rPr>
          <w:rFonts w:asciiTheme="majorBidi" w:hAnsiTheme="majorBidi" w:cstheme="majorBidi"/>
          <w:i/>
          <w:iCs/>
        </w:rPr>
        <w:t xml:space="preserve">Learning Management Systems </w:t>
      </w:r>
      <w:r w:rsidRPr="00226104">
        <w:rPr>
          <w:rFonts w:asciiTheme="majorBidi" w:hAnsiTheme="majorBidi" w:cstheme="majorBidi"/>
          <w:iCs/>
        </w:rPr>
        <w:t xml:space="preserve">(LMS) sekarang yang sering digunakan untuk proses pembelajaran daring sebagai komponen penting </w:t>
      </w:r>
      <w:r w:rsidRPr="00226104">
        <w:rPr>
          <w:rFonts w:asciiTheme="majorBidi" w:hAnsiTheme="majorBidi" w:cstheme="majorBidi"/>
          <w:i/>
        </w:rPr>
        <w:t xml:space="preserve">e-learning </w:t>
      </w:r>
      <w:r w:rsidRPr="00226104">
        <w:rPr>
          <w:rFonts w:asciiTheme="majorBidi" w:hAnsiTheme="majorBidi" w:cstheme="majorBidi"/>
          <w:i/>
        </w:rPr>
        <w:fldChar w:fldCharType="begin" w:fldLock="1"/>
      </w:r>
      <w:r w:rsidRPr="00226104">
        <w:rPr>
          <w:rFonts w:asciiTheme="majorBidi" w:hAnsiTheme="majorBidi" w:cstheme="majorBidi"/>
          <w:i/>
        </w:rPr>
        <w:instrText>ADDIN CSL_CITATION {"citationItems":[{"id":"ITEM-1","itemData":{"abstract":"Daring Learning provides effective learning methods, such as practicing with the existence of relevant feedback, combining collaborative activities with independent learning. Learning in the classroom with a combination of online learning gives students more interest. This study aims to develop a study of the influence of Daring Learning on the interest in learning science of grade VI students at third Elementary School of Karanglo Tawangmangu. This research method consist 26 students using quasi-experimental methods (Quasi Experiments), the population divided into 2 classes including class VI A with 13 students and class VI B with 13 students. Sampling taken in class VI A as the experimental class and class VI B as the control class. The results showed that the learning process using the Daring Learning method especially in science at third Elementary School of Karanglo Tawangmangu had used interesting media, concluding that Daring Learning-based interactive learning media, students were increasingly enthusiastic and not boring especially in learning science using the Daring Learning method. Based on the research stated on the questionnaire responses of students with Daring Learning, it shows that the cateralization is agrees to allow Daring Learning method in third Elementary School of Karanglo Tawangmangu.","author":[{"dropping-particle":"","family":"Sobron","given":"A.N","non-dropping-particle":"","parse-names":false,"suffix":""},{"dropping-particle":"","family":"Bayu","given":"","non-dropping-particle":"","parse-names":false,"suffix":""},{"dropping-particle":"","family":"Rani","given":"","non-dropping-particle":"","parse-names":false,"suffix":""},{"dropping-particle":"","family":"Meidawati","given":"","non-dropping-particle":"","parse-names":false,"suffix":""}],"container-title":"SCAFFOLDING: Jurnal Pendidikan Islam dan Multikulturalisme","id":"ITEM-1","issue":"2","issued":{"date-parts":[["2019"]]},"page":"30-38","title":"Persepsi Siswa Dalam Studi Pengaruh Daring Learning Terhadap Minat Belajar IPA","type":"article-journal","volume":"1"},"uris":["http://www.mendeley.com/documents/?uuid=e24ebf4f-c875-4b6d-8401-0da8e190d7eb"]}],"mendeley":{"formattedCitation":"(Sobron et al., 2019)","manualFormatting":"(Sobron et al., 2019,p.30)","plainTextFormattedCitation":"(Sobron et al., 2019)","previouslyFormattedCitation":"(Sobron et al., 2019)"},"properties":{"noteIndex":0},"schema":"https://github.com/citation-style-language/schema/raw/master/csl-citation.json"}</w:instrText>
      </w:r>
      <w:r w:rsidRPr="00226104">
        <w:rPr>
          <w:rFonts w:asciiTheme="majorBidi" w:hAnsiTheme="majorBidi" w:cstheme="majorBidi"/>
          <w:i/>
        </w:rPr>
        <w:fldChar w:fldCharType="separate"/>
      </w:r>
      <w:r w:rsidRPr="00226104">
        <w:rPr>
          <w:rFonts w:asciiTheme="majorBidi" w:hAnsiTheme="majorBidi" w:cstheme="majorBidi"/>
          <w:noProof/>
        </w:rPr>
        <w:t>(Sobron et al., 2019,p.30)</w:t>
      </w:r>
      <w:r w:rsidRPr="00226104">
        <w:rPr>
          <w:rFonts w:asciiTheme="majorBidi" w:hAnsiTheme="majorBidi" w:cstheme="majorBidi"/>
          <w:i/>
        </w:rPr>
        <w:fldChar w:fldCharType="end"/>
      </w:r>
      <w:r w:rsidRPr="00226104">
        <w:rPr>
          <w:rFonts w:asciiTheme="majorBidi" w:hAnsiTheme="majorBidi" w:cstheme="majorBidi"/>
        </w:rPr>
        <w:t>. Peserta didik lebih nyaman dengan menggunakan LMS dalm berinteraksi dengan tutor atau guruya.</w:t>
      </w:r>
    </w:p>
    <w:p w:rsidR="00226104" w:rsidRPr="00226104" w:rsidRDefault="00226104" w:rsidP="00226104">
      <w:pPr>
        <w:ind w:firstLine="720"/>
        <w:jc w:val="both"/>
        <w:rPr>
          <w:rFonts w:asciiTheme="majorBidi" w:hAnsiTheme="majorBidi" w:cstheme="majorBidi"/>
        </w:rPr>
      </w:pPr>
      <w:r w:rsidRPr="00226104">
        <w:rPr>
          <w:rFonts w:asciiTheme="majorBidi" w:hAnsiTheme="majorBidi" w:cstheme="majorBidi"/>
        </w:rPr>
        <w:t xml:space="preserve">Pembelajaran Daring mempuyai banyak manfaat, yang pertama dapat membangun komunikasi dan diskusi yang sangat efisien antara guru dengan murid, kedua siswa saling berinteraksi dan berdiskusi antara siswa yang satu dengan yang lainnya tanpa melalui guru, ketiga dapat memudahkan interaksi antara siswa guru, dengan orang tua, keempat sarana yang tepat untuk ujian maupun kuis, kelima guru dapat dengan mudah memberikan materi kepada siswa berupa gambar dan vidio selain itu murid juga dapat mengunduh bahan ajar tersebut, keenam dapat memudahkan guru membuat soal dimana saja dan kapan saja </w:t>
      </w:r>
      <w:r w:rsidRPr="00226104">
        <w:rPr>
          <w:rFonts w:asciiTheme="majorBidi" w:hAnsiTheme="majorBidi" w:cstheme="majorBidi"/>
        </w:rPr>
        <w:fldChar w:fldCharType="begin" w:fldLock="1"/>
      </w:r>
      <w:r w:rsidRPr="00226104">
        <w:rPr>
          <w:rFonts w:asciiTheme="majorBidi" w:hAnsiTheme="majorBidi" w:cstheme="majorBidi"/>
        </w:rPr>
        <w:instrText>ADDIN CSL_CITATION {"citationItems":[{"id":"ITEM-1","itemData":{"abstract":"Penelitian ini menggunakan jenis penelitian kuantitatif. Pembelajaran Daring Learning dapat di pahami sebagai pendidikan formal yang diselenggarakan oleh sekolah dasar yang peserta didiknya dan instrukturnya (guru) berada di lokasi terpisah, sehingga memerlukan sistem telekomunikasi interaktif untuk menghubungkan keduanya serta berbagai sumber daya yang diperlukan didalamya. Penelitian ini bertujuan untuk menghubungkan pembelajaran berbasis Daring Learning dengan menggunakan aplikasi edmodo terhadap mata pelajaran IPA pada siswa kelas VI SD Negeri 03 Karanglo Tawangmangu. Metode penelitian ini menggunakan teknik analisis data pre eksperiment dengan desain intact grup comperison. Populasi yang diambil adalah kelas VI yang berjumlah 26 siswa terbagi menjadi 2 kelas yaitu kelas VI A yang berjumlah 13 siswa menjadi kelas eksperimen sedangkan kelas VI B yang berjumlah 13 siswa menjadi kelas kontrol, yang menunjukkan nilai mean pada kelompok eksperimen 89,62 sedangkan pada kelompok kontrol 80,77, dengan selisih 8,85. Hasil analisis dengan mann whitney memiliki p value 0,000&lt;0,05 yang berarti adanya pengaruh Daring Learning terhadap hasil belajar mata pelajaran IPA, sehingga dapat disimpulkan adanya perbedaan yang signifikan antara pembelajaran Daring Learning edmodo dengan pembelajaran Konvensional.","author":[{"dropping-particle":"","family":"Meidawati","given":"dan S","non-dropping-particle":"","parse-names":false,"suffix":""},{"dropping-particle":"","family":"Veteran Bangun Nusantara Sukoharjo","given":"Universitas","non-dropping-particle":"","parse-names":false,"suffix":""}],"container-title":"Seminar Nasional Sains &amp; Entrepreneurship","id":"ITEM-1","issue":"1","issued":{"date-parts":[["2019"]]},"page":"1-5","title":"Pengaruh Daring Learning terhadap Hasil Belajar IPA Siswa Sekolah Dasar Abstrak","type":"article-journal","volume":"1"},"uris":["http://www.mendeley.com/documents/?uuid=f18e85bb-ed0d-4174-b16c-fd0d4913916b"]}],"mendeley":{"formattedCitation":"(Meidawati &amp; Veteran Bangun Nusantara Sukoharjo, 2019)","plainTextFormattedCitation":"(Meidawati &amp; Veteran Bangun Nusantara Sukoharjo, 2019)","previouslyFormattedCitation":"(Meidawati &amp; Veteran Bangun Nusantara Sukoharjo, 2019)"},"properties":{"noteIndex":0},"schema":"https://github.com/citation-style-language/schema/raw/master/csl-citation.json"}</w:instrText>
      </w:r>
      <w:r w:rsidRPr="00226104">
        <w:rPr>
          <w:rFonts w:asciiTheme="majorBidi" w:hAnsiTheme="majorBidi" w:cstheme="majorBidi"/>
        </w:rPr>
        <w:fldChar w:fldCharType="separate"/>
      </w:r>
      <w:r w:rsidRPr="00226104">
        <w:rPr>
          <w:rFonts w:asciiTheme="majorBidi" w:hAnsiTheme="majorBidi" w:cstheme="majorBidi"/>
          <w:noProof/>
        </w:rPr>
        <w:t>(Meidawati &amp; Veteran Bangun Nusantara Sukoharjo, 2019)</w:t>
      </w:r>
      <w:r w:rsidRPr="00226104">
        <w:rPr>
          <w:rFonts w:asciiTheme="majorBidi" w:hAnsiTheme="majorBidi" w:cstheme="majorBidi"/>
        </w:rPr>
        <w:fldChar w:fldCharType="end"/>
      </w:r>
      <w:r w:rsidRPr="00226104">
        <w:rPr>
          <w:rFonts w:asciiTheme="majorBidi" w:hAnsiTheme="majorBidi" w:cstheme="majorBidi"/>
        </w:rPr>
        <w:t>.</w:t>
      </w:r>
    </w:p>
    <w:p w:rsidR="00226104" w:rsidRPr="00226104" w:rsidRDefault="00226104" w:rsidP="00226104">
      <w:pPr>
        <w:ind w:firstLine="720"/>
        <w:jc w:val="both"/>
        <w:rPr>
          <w:rFonts w:asciiTheme="majorBidi" w:hAnsiTheme="majorBidi" w:cstheme="majorBidi"/>
          <w:shd w:val="clear" w:color="auto" w:fill="FFFFFF"/>
        </w:rPr>
      </w:pPr>
      <w:r w:rsidRPr="00226104">
        <w:rPr>
          <w:rFonts w:asciiTheme="majorBidi" w:hAnsiTheme="majorBidi" w:cstheme="majorBidi"/>
          <w:shd w:val="clear" w:color="auto" w:fill="FFFFFF"/>
        </w:rPr>
        <w:lastRenderedPageBreak/>
        <w:t>Sistem pembelajaran yang dilaksanakan melalui komputer atau laptop yang terhubung dengan koneksi jaringan internet. Guru juga dapat melakukan pembelajaran bersama diwaktu yang sama menggunakan grup di media sosial seperti media WhatsApp (WA), telegram, instagram, aplikasi zoom ataupun media lainnya sebagai media pembelajaran. Dengan itu guru dapat memastikan siswa mengikuti pembelajaran dalam waktu yang bersamaan, meskipun di tempat yang berbeda.</w:t>
      </w:r>
    </w:p>
    <w:p w:rsidR="00226104" w:rsidRPr="00226104" w:rsidRDefault="00226104" w:rsidP="00226104">
      <w:pPr>
        <w:ind w:firstLine="720"/>
        <w:jc w:val="both"/>
        <w:rPr>
          <w:rFonts w:asciiTheme="majorBidi" w:hAnsiTheme="majorBidi" w:cstheme="majorBidi"/>
        </w:rPr>
      </w:pPr>
      <w:r w:rsidRPr="00226104">
        <w:rPr>
          <w:rFonts w:asciiTheme="majorBidi" w:hAnsiTheme="majorBidi" w:cstheme="majorBidi"/>
        </w:rPr>
        <w:t xml:space="preserve">Model pembelajaran daring adalah model atau pola pembelajaran pilihan guru untuk merencanakan proses belajar yang sesuai dan efisien guna mencapai tujuan pembelajaran dengan memanfaatkan jaringan komputer dan internet </w:t>
      </w:r>
      <w:r w:rsidRPr="00226104">
        <w:rPr>
          <w:rFonts w:asciiTheme="majorBidi" w:hAnsiTheme="majorBidi" w:cstheme="majorBidi"/>
        </w:rPr>
        <w:fldChar w:fldCharType="begin" w:fldLock="1"/>
      </w:r>
      <w:r w:rsidRPr="00226104">
        <w:rPr>
          <w:rFonts w:asciiTheme="majorBidi" w:hAnsiTheme="majorBidi" w:cstheme="majorBidi"/>
        </w:rPr>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Yanti","given":"Minanti Tirta","non-dropping-particle":"","parse-names":false,"suffix":""},{"dropping-particle":"","family":"Kuntarto","given":"Eko","non-dropping-particle":"","parse-names":false,"suffix":""},{"dropping-particle":"","family":"Kurniawan","given":"Agung Rimba","non-dropping-particle":"","parse-names":false,"suffix":""}],"container-title":"Adi Widya Jurnal pendidikan dasar","id":"ITEM-1","issue":"1","issued":{"date-parts":[["2020"]]},"page":"61-68","title":"Pemanfaatan Portal Rumah Belajar Kemendikbud Sebagai Model Pembelajaran Daring Di Sekolah Dasar","type":"article-journal","volume":"10"},"uris":["http://www.mendeley.com/documents/?uuid=49e9dd9d-872a-4d21-8826-511358396604"]}],"mendeley":{"formattedCitation":"(Yanti et al., 2020)","manualFormatting":"(Yanti et al., 2020,p.56)","plainTextFormattedCitation":"(Yanti et al., 2020)","previouslyFormattedCitation":"(Yanti et al., 2020)"},"properties":{"noteIndex":0},"schema":"https://github.com/citation-style-language/schema/raw/master/csl-citation.json"}</w:instrText>
      </w:r>
      <w:r w:rsidRPr="00226104">
        <w:rPr>
          <w:rFonts w:asciiTheme="majorBidi" w:hAnsiTheme="majorBidi" w:cstheme="majorBidi"/>
        </w:rPr>
        <w:fldChar w:fldCharType="separate"/>
      </w:r>
      <w:r w:rsidRPr="00226104">
        <w:rPr>
          <w:rFonts w:asciiTheme="majorBidi" w:hAnsiTheme="majorBidi" w:cstheme="majorBidi"/>
          <w:noProof/>
        </w:rPr>
        <w:t>(Yanti et al., 2020,p.56)</w:t>
      </w:r>
      <w:r w:rsidRPr="00226104">
        <w:rPr>
          <w:rFonts w:asciiTheme="majorBidi" w:hAnsiTheme="majorBidi" w:cstheme="majorBidi"/>
        </w:rPr>
        <w:fldChar w:fldCharType="end"/>
      </w:r>
      <w:r w:rsidRPr="00226104">
        <w:rPr>
          <w:rFonts w:asciiTheme="majorBidi" w:hAnsiTheme="majorBidi" w:cstheme="majorBidi"/>
        </w:rPr>
        <w:t>. Model pembelajaran ini juga perlu dirancang dengan baik agar pengalaman belajar peserta didik itu berkesan dan juga dapat mencapai tujuan pembelajaran.</w:t>
      </w:r>
    </w:p>
    <w:p w:rsidR="00226104" w:rsidRPr="00226104" w:rsidRDefault="00226104" w:rsidP="00226104">
      <w:pPr>
        <w:ind w:firstLine="720"/>
        <w:jc w:val="both"/>
        <w:rPr>
          <w:rFonts w:asciiTheme="majorBidi" w:hAnsiTheme="majorBidi" w:cstheme="majorBidi"/>
        </w:rPr>
      </w:pPr>
      <w:r w:rsidRPr="00226104">
        <w:rPr>
          <w:rFonts w:asciiTheme="majorBidi" w:hAnsiTheme="majorBidi" w:cstheme="majorBidi"/>
        </w:rPr>
        <w:t xml:space="preserve">Minat belajar adalah salah satu faktor yang sangat penting untuk keberhasilan belajar yang dimiliki siswa, minat muncul dari dalam diri siswa itu sendiri. Faktor dari luar minat belajar yaitu bagaimana cara guru tersebut mengajar. Peran guru sangat penting untuk menumbuhkan minat belajar siswa salah satu dengan cara mengajar yang menyenangkan, memberikan motivasi yang membangun </w:t>
      </w:r>
      <w:r w:rsidRPr="00226104">
        <w:rPr>
          <w:rFonts w:asciiTheme="majorBidi" w:hAnsiTheme="majorBidi" w:cstheme="majorBidi"/>
        </w:rPr>
        <w:fldChar w:fldCharType="begin" w:fldLock="1"/>
      </w:r>
      <w:r w:rsidRPr="00226104">
        <w:rPr>
          <w:rFonts w:asciiTheme="majorBidi" w:hAnsiTheme="majorBidi" w:cstheme="majorBidi"/>
        </w:rPr>
        <w:instrText>ADDIN CSL_CITATION {"citationItems":[{"id":"ITEM-1","itemData":{"URL":"https://www.kompasiana.com/riamin/570ec6323697738d1a3e38b6/menumbuhkan-minat-belajar-siswa-dalam-pembelajaran","author":[{"dropping-particle":"","family":"Riamin","given":"","non-dropping-particle":"","parse-names":false,"suffix":""}],"container-title":"14 April","id":"ITEM-1","issued":{"date-parts":[["2016"]]},"title":"Menumbuhkan Minat Belajar Siswa dalam Pembelajaran","type":"webpage"},"uris":["http://www.mendeley.com/documents/?uuid=fc306ee3-d16b-477f-8fd2-37dbfb3b7717"]}],"mendeley":{"formattedCitation":"(Riamin, 2016)","plainTextFormattedCitation":"(Riamin, 2016)","previouslyFormattedCitation":"(Riamin, 2016)"},"properties":{"noteIndex":0},"schema":"https://github.com/citation-style-language/schema/raw/master/csl-citation.json"}</w:instrText>
      </w:r>
      <w:r w:rsidRPr="00226104">
        <w:rPr>
          <w:rFonts w:asciiTheme="majorBidi" w:hAnsiTheme="majorBidi" w:cstheme="majorBidi"/>
        </w:rPr>
        <w:fldChar w:fldCharType="separate"/>
      </w:r>
      <w:r w:rsidRPr="00226104">
        <w:rPr>
          <w:rFonts w:asciiTheme="majorBidi" w:hAnsiTheme="majorBidi" w:cstheme="majorBidi"/>
          <w:noProof/>
        </w:rPr>
        <w:t>(Riamin, 2016)</w:t>
      </w:r>
      <w:r w:rsidRPr="00226104">
        <w:rPr>
          <w:rFonts w:asciiTheme="majorBidi" w:hAnsiTheme="majorBidi" w:cstheme="majorBidi"/>
        </w:rPr>
        <w:fldChar w:fldCharType="end"/>
      </w:r>
      <w:r w:rsidRPr="00226104">
        <w:rPr>
          <w:rFonts w:asciiTheme="majorBidi" w:hAnsiTheme="majorBidi" w:cstheme="majorBidi"/>
        </w:rPr>
        <w:t>.</w:t>
      </w:r>
    </w:p>
    <w:p w:rsidR="00226104" w:rsidRPr="00226104" w:rsidRDefault="00226104" w:rsidP="00226104">
      <w:pPr>
        <w:ind w:firstLine="720"/>
        <w:jc w:val="both"/>
        <w:rPr>
          <w:rFonts w:asciiTheme="majorBidi" w:hAnsiTheme="majorBidi" w:cstheme="majorBidi"/>
        </w:rPr>
      </w:pPr>
      <w:r w:rsidRPr="00226104">
        <w:rPr>
          <w:rFonts w:asciiTheme="majorBidi" w:hAnsiTheme="majorBidi" w:cstheme="majorBidi"/>
        </w:rPr>
        <w:t xml:space="preserve">Minat belajar adalah suatu rasa untuk menyukai atau juga tertarik pada suatu hal dan aktivitas belajar tanpa ada yang menyuruh untuk belajar </w:t>
      </w:r>
      <w:r w:rsidRPr="00226104">
        <w:rPr>
          <w:rFonts w:asciiTheme="majorBidi" w:hAnsiTheme="majorBidi" w:cstheme="majorBidi"/>
        </w:rPr>
        <w:fldChar w:fldCharType="begin" w:fldLock="1"/>
      </w:r>
      <w:r w:rsidRPr="00226104">
        <w:rPr>
          <w:rFonts w:asciiTheme="majorBidi" w:hAnsiTheme="majorBidi" w:cstheme="majorBidi"/>
        </w:rPr>
        <w:instrText>ADDIN CSL_CITATION {"citationItems":[{"id":"ITEM-1","itemData":{"DOI":"10.17509/jpm.v2i2.8108","abstract":"Learning outcomes are influenced by many factors; among others are students’ learning interest and motivation. This article discusses the findings of a study on the impacts of students’ learning interest and motivation on learning outcomes in the subject of office equipment management at a private vocational high school in Bandung Regency. The study adopted explanatory survey method, where data were gathered using Likert scale questionnaire distributed to a population of 47 tenth grade students of the Office Administration Program. The findings show that learning interest and learning motivation had positive and significant effects on students’ learning outcomes, both simultaneously and partially. This article emphasizes the importance of learning interest and motivation to increase students’ learning outcomes. ABSTRAKHasil belajar siswa dipengaruhi oleh banyak faktor, diantaranya adalah minat dan motivasi belajar siswa. Artikel ini membahas hasil penelitian tentang pengaruh minat dan motivasi belajar siswa terhadap hasil belajar pada mata pelajaran mengelola peralatan kantor di sebuah SMK swasta di Kabupaten Bandung. Penelitian dilakukan dengan menggunakan metode explanatory survey, dimana data dikumpulkan dengan menggunakan angket model likert scale yang diberikan kepada populasi sejumlah 47 orang siswa kelas X program Administrasi Perkantoran. Hasil penelitian yang dilakukan menunjukkan adanya pengaruh yang positif dan signifikan dari minat belajar dan motivasi belajar terhadap hasil belajar siswa baik secara simultan maupun parsial. Artikel ini menekankan pentingnya kedua variabel tersebut dalam usaha meningkatkan hasil belajar siswa. ","author":[{"dropping-particle":"","family":"Ricardo","given":"Ricardo","non-dropping-particle":"","parse-names":false,"suffix":""},{"dropping-particle":"","family":"Meilani","given":"Rini Intansari","non-dropping-particle":"","parse-names":false,"suffix":""}],"container-title":"Jurnal Pendidikan Manajemen Perkantoran","id":"ITEM-1","issue":"2","issued":{"date-parts":[["2017"]]},"page":"79","title":"Impak Minat dan Motivasi Belajar Terhadap Hasil Belajar Siswa","type":"article-journal","volume":"2"},"uris":["http://www.mendeley.com/documents/?uuid=f6534217-5b82-4139-aeb6-c81e9e8d540f"]}],"mendeley":{"formattedCitation":"(Ricardo &amp; Meilani, 2017)","plainTextFormattedCitation":"(Ricardo &amp; Meilani, 2017)","previouslyFormattedCitation":"(Ricardo &amp; Meilani, 2017)"},"properties":{"noteIndex":0},"schema":"https://github.com/citation-style-language/schema/raw/master/csl-citation.json"}</w:instrText>
      </w:r>
      <w:r w:rsidRPr="00226104">
        <w:rPr>
          <w:rFonts w:asciiTheme="majorBidi" w:hAnsiTheme="majorBidi" w:cstheme="majorBidi"/>
        </w:rPr>
        <w:fldChar w:fldCharType="separate"/>
      </w:r>
      <w:r w:rsidRPr="00226104">
        <w:rPr>
          <w:rFonts w:asciiTheme="majorBidi" w:hAnsiTheme="majorBidi" w:cstheme="majorBidi"/>
          <w:noProof/>
        </w:rPr>
        <w:t>(Ricardo &amp; Meilani, 2017)</w:t>
      </w:r>
      <w:r w:rsidRPr="00226104">
        <w:rPr>
          <w:rFonts w:asciiTheme="majorBidi" w:hAnsiTheme="majorBidi" w:cstheme="majorBidi"/>
        </w:rPr>
        <w:fldChar w:fldCharType="end"/>
      </w:r>
      <w:r w:rsidRPr="00226104">
        <w:rPr>
          <w:rFonts w:asciiTheme="majorBidi" w:hAnsiTheme="majorBidi" w:cstheme="majorBidi"/>
        </w:rPr>
        <w:t>. Minat belajar juga merupakan faktor pendorong untuk siswa dalam belajar yang didasari atas ketertarikan atau juga rasa senang keinginan iswa itu untuk belajar.</w:t>
      </w:r>
    </w:p>
    <w:p w:rsidR="00226104" w:rsidRPr="00226104" w:rsidRDefault="00226104" w:rsidP="00226104">
      <w:pPr>
        <w:ind w:firstLine="720"/>
        <w:jc w:val="both"/>
        <w:rPr>
          <w:rFonts w:asciiTheme="majorBidi" w:hAnsiTheme="majorBidi" w:cstheme="majorBidi"/>
        </w:rPr>
      </w:pPr>
      <w:r w:rsidRPr="00226104">
        <w:rPr>
          <w:rFonts w:asciiTheme="majorBidi" w:hAnsiTheme="majorBidi" w:cstheme="majorBidi"/>
        </w:rPr>
        <w:t xml:space="preserve">Minat belajar merupakan sikap ketaatan dalam kegiatan proses belajar, baik yang menyangkut perencanaan jadwal belajar yang dimilikinya maupun inisiatif dirinya sendiri melakukan usaha tersebut dengan bersungguh-sungguh dalam belajar </w:t>
      </w:r>
      <w:r w:rsidRPr="00226104">
        <w:rPr>
          <w:rFonts w:asciiTheme="majorBidi" w:hAnsiTheme="majorBidi" w:cstheme="majorBidi"/>
        </w:rPr>
        <w:fldChar w:fldCharType="begin" w:fldLock="1"/>
      </w:r>
      <w:r w:rsidRPr="00226104">
        <w:rPr>
          <w:rFonts w:asciiTheme="majorBidi" w:hAnsiTheme="majorBidi" w:cstheme="majorBidi"/>
        </w:rPr>
        <w:instrText>ADDIN CSL_CITATION {"citationItems":[{"id":"ITEM-1","itemData":{"DOI":"10.17509/jpm.v4i1.14958","abstract":"This study aimed to determine the influence of learning motivation on student learning outcome. The research method used explanatory survey. Data collection technique used questionnaire rating scale models. Respondents are 106 students of vocational high school in Bandung. Data were analyzed using regression. The results of the study revealed that learning motivation a positive and significant influence on student learning outcome . Therefore, the student learning outcomes can be improved through improving the student learning motivation.ABSTRAKPenelitian ini bertujuan untuk menganalisis pengaruh motivasi belajar  terhadap hasil belajar siswa. Metode penelitian menggunakan explanatory survey. Teknik pengumpulan data menggunakan angket model rating scale.  Responden adalah 106 siswa di salah satu Sekolah Menengah Kejuruan swasta di Kota Bandung. Teknik analisis data menggunakan regresi. Hasil penelitian menunjukan bahwa motivasi belajar memiliki pengaruh yang positif dan signifikan terhadap hasil belajar siswa. Oleh karena itu, hasil belajar siswa dapat ditingkatkan melalui peningkatan motivasi belajar siswa.","author":[{"dropping-particle":"","family":"Andriani","given":"Rike","non-dropping-particle":"","parse-names":false,"suffix":""},{"dropping-particle":"","family":"Rasto","given":"Rasto","non-dropping-particle":"","parse-names":false,"suffix":""}],"container-title":"Jurnal Pendidikan Manajemen Perkantoran","id":"ITEM-1","issue":"1","issued":{"date-parts":[["2019"]]},"page":"80","title":"Motivasi belajar sebagai determinan hasil belajar siswa","type":"article-journal","volume":"4"},"uris":["http://www.mendeley.com/documents/?uuid=44651d42-fdf3-4a6d-86dc-8b500592f014"]}],"mendeley":{"formattedCitation":"(Andriani &amp; Rasto, 2019)","plainTextFormattedCitation":"(Andriani &amp; Rasto, 2019)","previouslyFormattedCitation":"(Andriani &amp; Rasto, 2019)"},"properties":{"noteIndex":0},"schema":"https://github.com/citation-style-language/schema/raw/master/csl-citation.json"}</w:instrText>
      </w:r>
      <w:r w:rsidRPr="00226104">
        <w:rPr>
          <w:rFonts w:asciiTheme="majorBidi" w:hAnsiTheme="majorBidi" w:cstheme="majorBidi"/>
        </w:rPr>
        <w:fldChar w:fldCharType="separate"/>
      </w:r>
      <w:r w:rsidRPr="00226104">
        <w:rPr>
          <w:rFonts w:asciiTheme="majorBidi" w:hAnsiTheme="majorBidi" w:cstheme="majorBidi"/>
          <w:noProof/>
        </w:rPr>
        <w:t>(Andriani &amp; Rasto, 2019)</w:t>
      </w:r>
      <w:r w:rsidRPr="00226104">
        <w:rPr>
          <w:rFonts w:asciiTheme="majorBidi" w:hAnsiTheme="majorBidi" w:cstheme="majorBidi"/>
        </w:rPr>
        <w:fldChar w:fldCharType="end"/>
      </w:r>
      <w:r w:rsidRPr="00226104">
        <w:rPr>
          <w:rFonts w:asciiTheme="majorBidi" w:hAnsiTheme="majorBidi" w:cstheme="majorBidi"/>
        </w:rPr>
        <w:t>.</w:t>
      </w:r>
    </w:p>
    <w:p w:rsidR="00226104" w:rsidRPr="00226104" w:rsidRDefault="00226104" w:rsidP="00226104">
      <w:pPr>
        <w:ind w:firstLine="720"/>
        <w:jc w:val="both"/>
        <w:rPr>
          <w:rFonts w:asciiTheme="majorBidi" w:hAnsiTheme="majorBidi" w:cstheme="majorBidi"/>
        </w:rPr>
      </w:pPr>
      <w:r w:rsidRPr="00226104">
        <w:rPr>
          <w:rFonts w:asciiTheme="majorBidi" w:hAnsiTheme="majorBidi" w:cstheme="majorBidi"/>
        </w:rPr>
        <w:t xml:space="preserve">Minat belajar juga mempunyai indikator-indikator di dalamnya yaitu adanya perasaan tertarik dan juga senang untuk belajar, adanya pasrtisipasi yang aktif, adanya kecenderungan untuk memperhatikan dan daya konsentrasi yang besar, memiliki perasaan positif dan kemauan belajar yang terus meningkat, adanya kenyamanan pada saat belajar, dan dimilikinya kapasitas dalam </w:t>
      </w:r>
      <w:r w:rsidRPr="00226104">
        <w:rPr>
          <w:rFonts w:asciiTheme="majorBidi" w:hAnsiTheme="majorBidi" w:cstheme="majorBidi"/>
        </w:rPr>
        <w:lastRenderedPageBreak/>
        <w:t>membuat keputusan berkaitan dengan proses belajar yang dijalaninya.</w:t>
      </w:r>
    </w:p>
    <w:p w:rsidR="00226104" w:rsidRPr="00226104" w:rsidRDefault="00226104" w:rsidP="00226104">
      <w:pPr>
        <w:ind w:firstLine="720"/>
        <w:jc w:val="both"/>
        <w:rPr>
          <w:rFonts w:asciiTheme="majorBidi" w:hAnsiTheme="majorBidi" w:cstheme="majorBidi"/>
        </w:rPr>
      </w:pPr>
      <w:r w:rsidRPr="00226104">
        <w:rPr>
          <w:rFonts w:asciiTheme="majorBidi" w:hAnsiTheme="majorBidi" w:cstheme="majorBidi"/>
        </w:rPr>
        <w:t xml:space="preserve">Setelah melakukan kajian literasi jurnal-jurnal, sehingga bisa diadakannya penelitian mengenai bagaimana </w:t>
      </w:r>
      <w:r w:rsidRPr="00226104">
        <w:rPr>
          <w:rFonts w:asciiTheme="majorBidi" w:hAnsiTheme="majorBidi" w:cstheme="majorBidi"/>
          <w:b/>
        </w:rPr>
        <w:t xml:space="preserve">Pengaruh Pembelajaran Daring Terhadap Minat Belajar Siswa SD / MI Pada Masa Covid-19 </w:t>
      </w:r>
      <w:r w:rsidRPr="00226104">
        <w:rPr>
          <w:rFonts w:asciiTheme="majorBidi" w:hAnsiTheme="majorBidi" w:cstheme="majorBidi"/>
        </w:rPr>
        <w:t>untuk menjawab bagaimana pengaruh pembelajaran daring terhadap minat belajar siswa tersebut dari sudut pandang guru, siswa dan orang tua siswa yang ada di daerah desa Karanggayam Sidoarjo. Karena dengan keadaan yang baru ini, pelaksanaan pembelajaran tidak akan sama dengan pembelajaran yang biasanya dilakukan di sekolah.</w:t>
      </w:r>
    </w:p>
    <w:p w:rsidR="00226104" w:rsidRPr="00226104" w:rsidRDefault="00226104" w:rsidP="00226104">
      <w:pPr>
        <w:ind w:firstLine="720"/>
        <w:jc w:val="both"/>
        <w:rPr>
          <w:rFonts w:asciiTheme="majorBidi" w:hAnsiTheme="majorBidi" w:cstheme="majorBidi"/>
        </w:rPr>
      </w:pPr>
      <w:r w:rsidRPr="00226104">
        <w:rPr>
          <w:rFonts w:asciiTheme="majorBidi" w:hAnsiTheme="majorBidi" w:cstheme="majorBidi"/>
        </w:rPr>
        <w:t>Penelitian ini fokus pada pengaruh pembelajaran daring terhadap minat belajar siswa dalam hal berpengaruhkan pembelajaran tersebut dengan minat belajar siswa yang dilakukan oleh pihak sekolah. Penelitian ini bertujuan untuk mengetahui pengaruh pembelajaran daring terhadap minat belajar siswa pada masa covid-19 saat ini terjadi.</w:t>
      </w:r>
    </w:p>
    <w:p w:rsidR="00226104" w:rsidRPr="00226104" w:rsidRDefault="00226104" w:rsidP="00226104">
      <w:pPr>
        <w:spacing w:after="0"/>
        <w:ind w:firstLine="567"/>
        <w:jc w:val="both"/>
        <w:rPr>
          <w:rFonts w:ascii="Times New Roman" w:hAnsi="Times New Roman"/>
        </w:rPr>
      </w:pPr>
    </w:p>
    <w:p w:rsidR="00226104" w:rsidRDefault="00226104" w:rsidP="00226104">
      <w:pPr>
        <w:tabs>
          <w:tab w:val="left" w:pos="426"/>
          <w:tab w:val="left" w:pos="851"/>
          <w:tab w:val="left" w:pos="1418"/>
          <w:tab w:val="left" w:pos="4253"/>
        </w:tabs>
        <w:spacing w:after="0"/>
        <w:ind w:right="87"/>
        <w:rPr>
          <w:rFonts w:ascii="Times New Roman" w:hAnsi="Times New Roman" w:cs="Times New Roman"/>
          <w:b/>
          <w:lang w:val="en-US"/>
        </w:rPr>
      </w:pPr>
      <w:r w:rsidRPr="00957962">
        <w:rPr>
          <w:rFonts w:ascii="Times New Roman" w:hAnsi="Times New Roman" w:cs="Times New Roman"/>
          <w:b/>
          <w:lang w:val="en-US"/>
        </w:rPr>
        <w:t>METODE PENELITIAN</w:t>
      </w:r>
    </w:p>
    <w:p w:rsidR="00B83D63" w:rsidRPr="00B83D63" w:rsidRDefault="00B83D63" w:rsidP="00B83D63">
      <w:pPr>
        <w:ind w:firstLine="720"/>
        <w:jc w:val="both"/>
        <w:rPr>
          <w:rFonts w:asciiTheme="majorBidi" w:hAnsiTheme="majorBidi" w:cstheme="majorBidi"/>
        </w:rPr>
      </w:pPr>
      <w:r w:rsidRPr="00B83D63">
        <w:rPr>
          <w:rFonts w:asciiTheme="majorBidi" w:hAnsiTheme="majorBidi" w:cstheme="majorBidi"/>
        </w:rPr>
        <w:t xml:space="preserve">Bentuk penelitian yang digunakan dalam penelitian ini yaitu metode penelitian kualitatif. Penelitian kualitatif merupakan penelitian yang bersifat deskriptif dan cenderung menggunakan analisis. Karakteristik penelitian kualitatif yaitu melakukan penelitian dalam kondisi yang alamiah, langsung ke sumber data, peneliti menjadi instrumen kunci, menyajikan data-data dalam bentuk kata-kata atau gambar dan tidak menekankan angka-angka, melakukan analisis data. Metode penelitian kualitatif ini tidak dimanipulasi oleh peneliti, analisis data berdasarkan fakta-fakta yang ditemukan di lapangan </w:t>
      </w:r>
      <w:r w:rsidRPr="00B83D63">
        <w:rPr>
          <w:rFonts w:asciiTheme="majorBidi" w:hAnsiTheme="majorBidi" w:cstheme="majorBidi"/>
        </w:rPr>
        <w:fldChar w:fldCharType="begin" w:fldLock="1"/>
      </w:r>
      <w:r w:rsidRPr="00B83D63">
        <w:rPr>
          <w:rFonts w:asciiTheme="majorBidi" w:hAnsiTheme="majorBidi" w:cstheme="majorBidi"/>
        </w:rPr>
        <w:instrText>ADDIN CSL_CITATION {"citationItems":[{"id":"ITEM-1","itemData":{"author":[{"dropping-particle":"","family":"Sugiyono","given":"Prof. Dr.","non-dropping-particle":"","parse-names":false,"suffix":""}],"id":"ITEM-1","issued":{"date-parts":[["2015"]]},"publisher":"ALFABETA, cv","publisher-place":"Bandung","title":"METODE PENELITIAN PENDIDIKAN PENDEKATAN KUANTITATIF, KUALITATIF, DAN R&amp;D","type":"book"},"uris":["http://www.mendeley.com/documents/?uuid=bd809b4a-c464-4b9b-a138-27e61518c299"]}],"mendeley":{"formattedCitation":"(Sugiyono, 2015)","plainTextFormattedCitation":"(Sugiyono, 2015)"},"properties":{"noteIndex":0},"schema":"https://github.com/citation-style-language/schema/raw/master/csl-citation.json"}</w:instrText>
      </w:r>
      <w:r w:rsidRPr="00B83D63">
        <w:rPr>
          <w:rFonts w:asciiTheme="majorBidi" w:hAnsiTheme="majorBidi" w:cstheme="majorBidi"/>
        </w:rPr>
        <w:fldChar w:fldCharType="separate"/>
      </w:r>
      <w:r w:rsidRPr="00B83D63">
        <w:rPr>
          <w:rFonts w:asciiTheme="majorBidi" w:hAnsiTheme="majorBidi" w:cstheme="majorBidi"/>
          <w:noProof/>
        </w:rPr>
        <w:t>(Sugiyono, 2015)</w:t>
      </w:r>
      <w:r w:rsidRPr="00B83D63">
        <w:rPr>
          <w:rFonts w:asciiTheme="majorBidi" w:hAnsiTheme="majorBidi" w:cstheme="majorBidi"/>
        </w:rPr>
        <w:fldChar w:fldCharType="end"/>
      </w:r>
      <w:r w:rsidRPr="00B83D63">
        <w:rPr>
          <w:rFonts w:asciiTheme="majorBidi" w:hAnsiTheme="majorBidi" w:cstheme="majorBidi"/>
        </w:rPr>
        <w:t>.</w:t>
      </w:r>
    </w:p>
    <w:p w:rsidR="00B83D63" w:rsidRPr="00B83D63" w:rsidRDefault="00B83D63" w:rsidP="00B83D63">
      <w:pPr>
        <w:ind w:firstLine="720"/>
        <w:jc w:val="both"/>
        <w:rPr>
          <w:rFonts w:asciiTheme="majorBidi" w:hAnsiTheme="majorBidi" w:cstheme="majorBidi"/>
        </w:rPr>
      </w:pPr>
      <w:r w:rsidRPr="00B83D63">
        <w:rPr>
          <w:rFonts w:asciiTheme="majorBidi" w:hAnsiTheme="majorBidi" w:cstheme="majorBidi"/>
        </w:rPr>
        <w:t>Sumber data yang diambil oleh peneliti ini yaitu hasil wawancara peneliti dengan orang tua siswa dan guru yang ada disekitar desa Karanggayam Sidoarjo. Data yang diperoleh dari orang tua siswa ini berupa opini secara individual yang berdasarkan jawaban dari hasil wawancara dengan peneliti. Setelah itu data akan dikumpulkan sesuai dengan apa yang diinginkan oleh peneiliti.</w:t>
      </w:r>
      <w:r w:rsidRPr="00B83D63">
        <w:rPr>
          <w:rFonts w:asciiTheme="majorBidi" w:hAnsiTheme="majorBidi" w:cstheme="majorBidi"/>
          <w:b/>
          <w:bCs/>
        </w:rPr>
        <w:t xml:space="preserve"> </w:t>
      </w:r>
      <w:r w:rsidRPr="00B83D63">
        <w:rPr>
          <w:rFonts w:asciiTheme="majorBidi" w:hAnsiTheme="majorBidi" w:cstheme="majorBidi"/>
        </w:rPr>
        <w:t>Selain sumber data hasil wawancara dari orang tua siswa dan guru yang disekitar rumah peneliti, bisa juga hasil dokumentasi berbagai literatur yaitu berupa buku, jurnal, artikel ataupun yang berkaitan dengan penelitian.</w:t>
      </w:r>
    </w:p>
    <w:p w:rsidR="00B83D63" w:rsidRPr="00B83D63" w:rsidRDefault="00B83D63" w:rsidP="00B83D63">
      <w:pPr>
        <w:ind w:firstLine="720"/>
        <w:jc w:val="both"/>
        <w:rPr>
          <w:rFonts w:asciiTheme="majorBidi" w:hAnsiTheme="majorBidi" w:cstheme="majorBidi"/>
        </w:rPr>
      </w:pPr>
      <w:r w:rsidRPr="00B83D63">
        <w:rPr>
          <w:rFonts w:asciiTheme="majorBidi" w:hAnsiTheme="majorBidi" w:cstheme="majorBidi"/>
        </w:rPr>
        <w:lastRenderedPageBreak/>
        <w:t>Subjek penelitian ini adalah siswa sd/mi yang mengikuti pembelajaran selama masa pandemi covid-19 ini, guru dan orang tua siswa. Mendapatkan total 13 responden, 3 orang guru yang ada di desa Karanggayam Sidoarjo, 2 orang tua yang ada disekitar rumah tidak semua orang tua yang mau diwawancarai jadi hanya 2 orang saja yang bisa diwawancarai, 8 orang siswa sd/mi disekitar rumah. Pengumpulan data yang dilakukan melalui google form.</w:t>
      </w:r>
    </w:p>
    <w:p w:rsidR="00226104" w:rsidRPr="00B83D63" w:rsidRDefault="00B83D63" w:rsidP="00B83D63">
      <w:pPr>
        <w:ind w:firstLine="720"/>
        <w:jc w:val="both"/>
        <w:rPr>
          <w:rFonts w:asciiTheme="majorBidi" w:hAnsiTheme="majorBidi" w:cstheme="majorBidi"/>
        </w:rPr>
      </w:pPr>
      <w:r w:rsidRPr="00B83D63">
        <w:rPr>
          <w:rFonts w:asciiTheme="majorBidi" w:hAnsiTheme="majorBidi" w:cstheme="majorBidi"/>
        </w:rPr>
        <w:t>Untuk mengecek keabsahan dalam penelitian, peneliti menggunakan teknik referensi yang diperoleh selama penelitian seperti jurnal penelitian, jawaban responden. Untuk menguji dan mengoreksi hasil penelitian yang sudah dilakukan.</w:t>
      </w:r>
    </w:p>
    <w:p w:rsidR="00226104" w:rsidRDefault="00226104" w:rsidP="00226104">
      <w:pPr>
        <w:spacing w:after="0"/>
        <w:jc w:val="both"/>
        <w:rPr>
          <w:rFonts w:ascii="Times New Roman" w:hAnsi="Times New Roman" w:cs="Times New Roman"/>
          <w:b/>
          <w:lang w:val="en-US"/>
        </w:rPr>
      </w:pPr>
      <w:r w:rsidRPr="00570FEF">
        <w:rPr>
          <w:rFonts w:ascii="Times New Roman" w:hAnsi="Times New Roman" w:cs="Times New Roman"/>
          <w:b/>
          <w:lang w:val="en-US"/>
        </w:rPr>
        <w:t>HASIL DAN PEMBAHASAN PENELITIAN</w:t>
      </w:r>
    </w:p>
    <w:p w:rsidR="00B83D63" w:rsidRPr="00B83D63" w:rsidRDefault="00B83D63" w:rsidP="00B83D63">
      <w:pPr>
        <w:ind w:firstLine="720"/>
        <w:jc w:val="both"/>
        <w:rPr>
          <w:rFonts w:asciiTheme="majorBidi" w:hAnsiTheme="majorBidi" w:cstheme="majorBidi"/>
          <w:shd w:val="clear" w:color="auto" w:fill="FFFFFF"/>
        </w:rPr>
      </w:pPr>
      <w:r w:rsidRPr="00B83D63">
        <w:rPr>
          <w:rFonts w:asciiTheme="majorBidi" w:hAnsiTheme="majorBidi" w:cstheme="majorBidi"/>
        </w:rPr>
        <w:t xml:space="preserve">Pandemi COVID-19 merupakan musibah yang memilukan bagi seluruh penduduk bumi. Seluruh kehidupan manusia di bumi terganggu, tanpa kecuali pendidikan. Banyak negara memutuskan menutup sekolah, perguruan tinggi maupun universitas, termasuk negara Indonesia. </w:t>
      </w:r>
      <w:r w:rsidRPr="00B83D63">
        <w:rPr>
          <w:rFonts w:asciiTheme="majorBidi" w:hAnsiTheme="majorBidi" w:cstheme="majorBidi"/>
          <w:shd w:val="clear" w:color="auto" w:fill="FFFFFF"/>
        </w:rPr>
        <w:t>Coronavirus atau </w:t>
      </w:r>
      <w:r w:rsidRPr="00B83D63">
        <w:rPr>
          <w:rStyle w:val="Strong"/>
          <w:rFonts w:asciiTheme="majorBidi" w:eastAsia="SimSun" w:hAnsiTheme="majorBidi" w:cstheme="majorBidi"/>
          <w:shd w:val="clear" w:color="auto" w:fill="FFFFFF"/>
        </w:rPr>
        <w:t>virus corona</w:t>
      </w:r>
      <w:r w:rsidRPr="00B83D63">
        <w:rPr>
          <w:rFonts w:asciiTheme="majorBidi" w:hAnsiTheme="majorBidi" w:cstheme="majorBidi"/>
          <w:shd w:val="clear" w:color="auto" w:fill="FFFFFF"/>
        </w:rPr>
        <w:t xml:space="preserve"> merupakan keluarga besar virus yang menyebabkan infeksi saluran pernapasan atas ringan hingga sedang, seperti penyakit flu. Banyak orang terinfeksi virus ini, setidaknya satu kali dalam hidupnya </w:t>
      </w:r>
      <w:r w:rsidRPr="00B83D63">
        <w:rPr>
          <w:rFonts w:asciiTheme="majorBidi" w:hAnsiTheme="majorBidi" w:cstheme="majorBidi"/>
          <w:shd w:val="clear" w:color="auto" w:fill="FFFFFF"/>
        </w:rPr>
        <w:fldChar w:fldCharType="begin" w:fldLock="1"/>
      </w:r>
      <w:r w:rsidRPr="00B83D63">
        <w:rPr>
          <w:rFonts w:asciiTheme="majorBidi" w:hAnsiTheme="majorBidi" w:cstheme="majorBidi"/>
          <w:shd w:val="clear" w:color="auto" w:fill="FFFFFF"/>
        </w:rPr>
        <w:instrText>ADDIN CSL_CITATION {"citationItems":[{"id":"ITEM-1","itemData":{"URL":"https://www.halodoc.com/kesehatan/coronavirus","author":[{"dropping-particle":"","family":"Fadli","given":"Rizal","non-dropping-particle":"","parse-names":false,"suffix":""}],"id":"ITEM-1","issued":{"date-parts":[["2020"]]},"title":"Coronavirus","type":"webpage"},"uris":["http://www.mendeley.com/documents/?uuid=d440f665-5927-45c3-9c1c-77a5a57772aa"]}],"mendeley":{"formattedCitation":"(Fadli, 2020)","plainTextFormattedCitation":"(Fadli, 2020)","previouslyFormattedCitation":"(Fadli, 2020)"},"properties":{"noteIndex":0},"schema":"https://github.com/citation-style-language/schema/raw/master/csl-citation.json"}</w:instrText>
      </w:r>
      <w:r w:rsidRPr="00B83D63">
        <w:rPr>
          <w:rFonts w:asciiTheme="majorBidi" w:hAnsiTheme="majorBidi" w:cstheme="majorBidi"/>
          <w:shd w:val="clear" w:color="auto" w:fill="FFFFFF"/>
        </w:rPr>
        <w:fldChar w:fldCharType="separate"/>
      </w:r>
      <w:r w:rsidRPr="00B83D63">
        <w:rPr>
          <w:rFonts w:asciiTheme="majorBidi" w:hAnsiTheme="majorBidi" w:cstheme="majorBidi"/>
          <w:noProof/>
          <w:shd w:val="clear" w:color="auto" w:fill="FFFFFF"/>
        </w:rPr>
        <w:t>(Fadli, 2020)</w:t>
      </w:r>
      <w:r w:rsidRPr="00B83D63">
        <w:rPr>
          <w:rFonts w:asciiTheme="majorBidi" w:hAnsiTheme="majorBidi" w:cstheme="majorBidi"/>
          <w:shd w:val="clear" w:color="auto" w:fill="FFFFFF"/>
        </w:rPr>
        <w:fldChar w:fldCharType="end"/>
      </w:r>
      <w:r w:rsidRPr="00B83D63">
        <w:rPr>
          <w:rFonts w:asciiTheme="majorBidi" w:hAnsiTheme="majorBidi" w:cstheme="majorBidi"/>
          <w:shd w:val="clear" w:color="auto" w:fill="FFFFFF"/>
        </w:rPr>
        <w:t>.</w:t>
      </w:r>
    </w:p>
    <w:p w:rsidR="00B83D63" w:rsidRPr="00B83D63" w:rsidRDefault="00B83D63" w:rsidP="00B83D63">
      <w:pPr>
        <w:ind w:firstLine="720"/>
        <w:jc w:val="both"/>
        <w:rPr>
          <w:rFonts w:asciiTheme="majorBidi" w:hAnsiTheme="majorBidi" w:cstheme="majorBidi"/>
        </w:rPr>
      </w:pPr>
      <w:r w:rsidRPr="00B83D63">
        <w:rPr>
          <w:rFonts w:asciiTheme="majorBidi" w:hAnsiTheme="majorBidi" w:cstheme="majorBidi"/>
        </w:rPr>
        <w:t>Pada masa pandemi covid-19 ini siswa belajar di sekolah dialihkan dengan belajar dari rumah. Meskipun belajar dari rumah siswa tetap berlajar seperti di sekolah. Cuman media yang digunakan menggunakan via zoom, google meet atau teleconference lainnya. Pada saat pembelajaran dari rumah siswa juga diberikan materi seperti belajar di sekolah yang berbeda hanya jam belajarnya saja untuk yang lainnya masih sama.</w:t>
      </w:r>
    </w:p>
    <w:p w:rsidR="00B83D63" w:rsidRPr="00B83D63" w:rsidRDefault="00B83D63" w:rsidP="00B83D63">
      <w:pPr>
        <w:ind w:firstLine="720"/>
        <w:jc w:val="both"/>
        <w:rPr>
          <w:rFonts w:asciiTheme="majorBidi" w:hAnsiTheme="majorBidi" w:cstheme="majorBidi"/>
        </w:rPr>
      </w:pPr>
      <w:r w:rsidRPr="00B83D63">
        <w:rPr>
          <w:rFonts w:asciiTheme="majorBidi" w:hAnsiTheme="majorBidi" w:cstheme="majorBidi"/>
        </w:rPr>
        <w:t xml:space="preserve">Pembelajaran daring dapat dijadikan solusi pembelajaran jarak jauh ketika terjadi bencana alam. Seperti yang terjadi saat ini ketika pemerintah menetapkan kebijakan social distancing. Social distancing diterapkan oleh pemerintah dalam rangka membatasi interaksi manusia dan menghindarkan masyarakat dari kerumunan agar terhindar dari penyebaran virus COVID-19 </w:t>
      </w:r>
      <w:r w:rsidRPr="00B83D63">
        <w:rPr>
          <w:rFonts w:asciiTheme="majorBidi" w:hAnsiTheme="majorBidi" w:cstheme="majorBidi"/>
        </w:rPr>
        <w:fldChar w:fldCharType="begin" w:fldLock="1"/>
      </w:r>
      <w:r w:rsidRPr="00B83D63">
        <w:rPr>
          <w:rFonts w:asciiTheme="majorBidi" w:hAnsiTheme="majorBidi" w:cstheme="majorBidi"/>
        </w:rPr>
        <w:instrText>ADDIN CSL_CITATION {"citationItems":[{"id":"ITEM-1","itemData":{"DOI":"10.21107/metalingua.v5i1.7072","ISSN":"2528-4371","abstract":"Pembelajaran daring merupakan pembelajaran yang dilakukan menggunakan internet sebagai\r\ntempat menyalurkan ilmu pengetahuan. Bentuk pembelajran sepertii ini dapat dilakukan kapanpun\r\ndan dimanapun tanpa terikat waktu dan tanpa harus bertatap muka. Di era perkembangan teknologi\r\npembelajaran daring semakin canggih dengan berbagai aplikasi dan fitur yang semakin\r\nmemudahkan pengguna. Tidak terikatnya waktu dan dialkukan tanpa bertatap muka menjadi\r\nkeunggulan pembelajaran daring yang bias dimanfaatkan pendidik. Seperti yang terjadi pada saat\r\nini, pembelajaran daring menjadi satu-satunya pilihan bentuk pembelajaran yang dapat dilakukan\r\noleh pendidik ketika terjadi bencana alam atau pandemi global. Indonesia menerapkan social\r\ndistance di segala aspek kehidupan termasuk dunia pendidikan. Oleh karena itu, pembelajaran\r\ndaring dapat dikatakan menjadi satu-satunya pilihan pembelajaran yang dapat dilakukan oleh\r\npendidik untuk menigkatkan mutu pembelajaran di Indonesia.","author":[{"dropping-particle":"","family":"Syarifudin","given":"Albitar Septian","non-dropping-particle":"","parse-names":false,"suffix":""}],"container-title":"Jurnal Pendidikan Bahasa dan Sastra Indonesia Metalingua","id":"ITEM-1","issue":"1","issued":{"date-parts":[["2020"]]},"page":"31-34","title":"Impelementasi Pembelajaran Daring Untuk Meningkatkan Mutu Pendidikan Sebagai Dampak Diterapkannya Social Distancing","type":"article-journal","volume":"5"},"uris":["http://www.mendeley.com/documents/?uuid=371fa275-404b-413e-b8b3-a834a592c75c"]}],"mendeley":{"formattedCitation":"(Syarifudin, 2020)","manualFormatting":"(Syarifudin, 2020,p.31)","plainTextFormattedCitation":"(Syarifudin, 2020)","previouslyFormattedCitation":"(Syarifudin, 2020)"},"properties":{"noteIndex":0},"schema":"https://github.com/citation-style-language/schema/raw/master/csl-citation.json"}</w:instrText>
      </w:r>
      <w:r w:rsidRPr="00B83D63">
        <w:rPr>
          <w:rFonts w:asciiTheme="majorBidi" w:hAnsiTheme="majorBidi" w:cstheme="majorBidi"/>
        </w:rPr>
        <w:fldChar w:fldCharType="separate"/>
      </w:r>
      <w:r w:rsidRPr="00B83D63">
        <w:rPr>
          <w:rFonts w:asciiTheme="majorBidi" w:hAnsiTheme="majorBidi" w:cstheme="majorBidi"/>
          <w:noProof/>
        </w:rPr>
        <w:t>(Syarifudin, 2020,p.31)</w:t>
      </w:r>
      <w:r w:rsidRPr="00B83D63">
        <w:rPr>
          <w:rFonts w:asciiTheme="majorBidi" w:hAnsiTheme="majorBidi" w:cstheme="majorBidi"/>
        </w:rPr>
        <w:fldChar w:fldCharType="end"/>
      </w:r>
      <w:r w:rsidRPr="00B83D63">
        <w:rPr>
          <w:rFonts w:asciiTheme="majorBidi" w:hAnsiTheme="majorBidi" w:cstheme="majorBidi"/>
        </w:rPr>
        <w:t>.</w:t>
      </w:r>
    </w:p>
    <w:p w:rsidR="00B83D63" w:rsidRPr="00B83D63" w:rsidRDefault="00B83D63" w:rsidP="00B83D63">
      <w:pPr>
        <w:ind w:firstLine="720"/>
        <w:jc w:val="both"/>
        <w:rPr>
          <w:rFonts w:asciiTheme="majorBidi" w:hAnsiTheme="majorBidi" w:cstheme="majorBidi"/>
        </w:rPr>
      </w:pPr>
      <w:r w:rsidRPr="00B83D63">
        <w:rPr>
          <w:rFonts w:asciiTheme="majorBidi" w:hAnsiTheme="majorBidi" w:cstheme="majorBidi"/>
          <w:shd w:val="clear" w:color="auto" w:fill="FFFFFF"/>
        </w:rPr>
        <w:t xml:space="preserve">Pemerintah menganjurkan seluruh siswa-siswa untuk belajar di rumah di bawah pengawasan orang tua. Pertama, anak tetap belajar, dengan menggunakan metode yang dibuat sementara </w:t>
      </w:r>
      <w:r w:rsidRPr="00B83D63">
        <w:rPr>
          <w:rFonts w:asciiTheme="majorBidi" w:hAnsiTheme="majorBidi" w:cstheme="majorBidi"/>
          <w:shd w:val="clear" w:color="auto" w:fill="FFFFFF"/>
        </w:rPr>
        <w:lastRenderedPageBreak/>
        <w:t xml:space="preserve">pembelajaran. Pengembangan program pembiasaan perilaku baik di rumah dan orang tua wajib melaporkan tugas yang diberikan setiap harinya dengan video atau foto </w:t>
      </w:r>
      <w:r w:rsidRPr="00B83D63">
        <w:rPr>
          <w:rFonts w:asciiTheme="majorBidi" w:hAnsiTheme="majorBidi" w:cstheme="majorBidi"/>
          <w:shd w:val="clear" w:color="auto" w:fill="FFFFFF"/>
        </w:rPr>
        <w:fldChar w:fldCharType="begin" w:fldLock="1"/>
      </w:r>
      <w:r w:rsidRPr="00B83D63">
        <w:rPr>
          <w:rFonts w:asciiTheme="majorBidi" w:hAnsiTheme="majorBidi" w:cstheme="majorBidi"/>
          <w:shd w:val="clear" w:color="auto" w:fill="FFFFFF"/>
        </w:rPr>
        <w:instrText>ADDIN CSL_CITATION {"citationItems":[{"id":"ITEM-1","itemData":{"URL":"https://mahasiswaindonesia.id/hubungan-orang-tua-dengan-minat-belajar-siswa-pada-masa-covid-19/","author":[{"dropping-particle":"","family":"Contesa","given":"Dwi","non-dropping-particle":"","parse-names":false,"suffix":""}],"container-title":"21 Juni","id":"ITEM-1","issued":{"date-parts":[["2020"]]},"title":"Hubungan Orang Tua dengan Minat Belajar Siswa pada Masa Covid-19","type":"webpage"},"uris":["http://www.mendeley.com/documents/?uuid=4f065acd-5344-4d6b-8051-8f2864ecd5b7"]}],"mendeley":{"formattedCitation":"(Contesa, 2020)","plainTextFormattedCitation":"(Contesa, 2020)","previouslyFormattedCitation":"(Contesa, 2020)"},"properties":{"noteIndex":0},"schema":"https://github.com/citation-style-language/schema/raw/master/csl-citation.json"}</w:instrText>
      </w:r>
      <w:r w:rsidRPr="00B83D63">
        <w:rPr>
          <w:rFonts w:asciiTheme="majorBidi" w:hAnsiTheme="majorBidi" w:cstheme="majorBidi"/>
          <w:shd w:val="clear" w:color="auto" w:fill="FFFFFF"/>
        </w:rPr>
        <w:fldChar w:fldCharType="separate"/>
      </w:r>
      <w:r w:rsidRPr="00B83D63">
        <w:rPr>
          <w:rFonts w:asciiTheme="majorBidi" w:hAnsiTheme="majorBidi" w:cstheme="majorBidi"/>
          <w:noProof/>
          <w:shd w:val="clear" w:color="auto" w:fill="FFFFFF"/>
        </w:rPr>
        <w:t>(Contesa, 2020)</w:t>
      </w:r>
      <w:r w:rsidRPr="00B83D63">
        <w:rPr>
          <w:rFonts w:asciiTheme="majorBidi" w:hAnsiTheme="majorBidi" w:cstheme="majorBidi"/>
          <w:shd w:val="clear" w:color="auto" w:fill="FFFFFF"/>
        </w:rPr>
        <w:fldChar w:fldCharType="end"/>
      </w:r>
      <w:r w:rsidRPr="00B83D63">
        <w:rPr>
          <w:rFonts w:asciiTheme="majorBidi" w:hAnsiTheme="majorBidi" w:cstheme="majorBidi"/>
          <w:shd w:val="clear" w:color="auto" w:fill="FFFFFF"/>
        </w:rPr>
        <w:t>.</w:t>
      </w:r>
    </w:p>
    <w:p w:rsidR="00B83D63" w:rsidRPr="00B83D63" w:rsidRDefault="00B83D63" w:rsidP="00B83D63">
      <w:pPr>
        <w:ind w:firstLine="720"/>
        <w:jc w:val="both"/>
        <w:rPr>
          <w:rFonts w:asciiTheme="majorBidi" w:hAnsiTheme="majorBidi" w:cstheme="majorBidi"/>
        </w:rPr>
      </w:pPr>
      <w:r w:rsidRPr="00B83D63">
        <w:rPr>
          <w:rFonts w:asciiTheme="majorBidi" w:hAnsiTheme="majorBidi" w:cstheme="majorBidi"/>
        </w:rPr>
        <w:t>Untuk menggunakan media apa pada saat pembelajara daring ini tergantung pihak sekolah untung menggunakan media apa, ada beberapa sekolah yang menggunakan media zoom untuk melakukan pembelajaran daring bersama siswanya. Ada juga yang menggunakan media google meet untuk melakukan pembelajaran daring bersama siswa. Untuk media google form biasanya digunakan sebagai alat untuk mengerjakan tugas dan mengumpulkan tugas.</w:t>
      </w:r>
    </w:p>
    <w:p w:rsidR="00B83D63" w:rsidRPr="00B83D63" w:rsidRDefault="00B83D63" w:rsidP="00B83D63">
      <w:pPr>
        <w:ind w:firstLine="720"/>
        <w:jc w:val="both"/>
        <w:rPr>
          <w:rFonts w:asciiTheme="majorBidi" w:hAnsiTheme="majorBidi" w:cstheme="majorBidi"/>
          <w:b/>
          <w:bCs/>
        </w:rPr>
      </w:pPr>
      <w:r w:rsidRPr="00B83D63">
        <w:rPr>
          <w:rFonts w:asciiTheme="majorBidi" w:hAnsiTheme="majorBidi" w:cstheme="majorBidi"/>
        </w:rPr>
        <w:t>Meskipun belajarnya dengan pembelajaran daring tetapi siswa juga tetap semangat tidak mengeluh dan juga tidak bosan, tetapi ada kalanya siswa itu bosan dengan pembelajaran ini tapi harus bagaimana lagi pembelajaran ini juga harus diikuti oleh siswa karena jika tidak mengikuti pembelajaran daring sama saja siswa ini tidak masuk sekolah. Dari 8 siswa yang mengisi form yang saya bagi, ada 5 siswa atau 62,5% yang merasakan kebosanan mengikuti pembelajaran daring. Untuk 3 orang atau 37,5% lainnya masih dalam keadaan yang santai atau tidak mengalami kebosanan pada saat mengikuti pembelajaran daring.</w:t>
      </w:r>
    </w:p>
    <w:p w:rsidR="00B83D63" w:rsidRPr="00B83D63" w:rsidRDefault="00B83D63" w:rsidP="00B83D63">
      <w:pPr>
        <w:ind w:firstLine="720"/>
        <w:jc w:val="both"/>
        <w:rPr>
          <w:rFonts w:asciiTheme="majorBidi" w:hAnsiTheme="majorBidi" w:cstheme="majorBidi"/>
        </w:rPr>
      </w:pPr>
      <w:r w:rsidRPr="00B83D63">
        <w:rPr>
          <w:rFonts w:asciiTheme="majorBidi" w:hAnsiTheme="majorBidi" w:cstheme="majorBidi"/>
        </w:rPr>
        <w:t>Pembelajaran daring tidak berbeda dengan pembelajaran seperti di sekolah, tugas juga masih ada mungkin tidak seperti pada waktu belajar di sekolah hanya saja dikurangi sedikit beban tugasnya. Siswa juga tetap mengerjakan tugas yang diberikan gurunya untuk dikerjakan sebagai pengambilan nilai setiap hari tetapi tugas yang diberikan pun juga tidak setiap hari. Dilihat juga dari kondisi dan situasi pada saat itu jika memungkinkan untuk diberikan tugas bisa diberikan tugas yang sesuai dengan materi jika tidak memungkinkan maka tidak diberikan tugas. Siswa juga harus memperhatikan guru pada saat memberikan materi kepada siswa, agar siswa mengetahui materi apa yang akan diterima pada waktu pembelajaran tersebut. Atau bisa juga dicatat agar tidak lupa.</w:t>
      </w:r>
    </w:p>
    <w:p w:rsidR="00B83D63" w:rsidRPr="00B83D63" w:rsidRDefault="00B83D63" w:rsidP="00B83D63">
      <w:pPr>
        <w:ind w:firstLine="720"/>
        <w:jc w:val="both"/>
        <w:rPr>
          <w:rFonts w:asciiTheme="majorBidi" w:hAnsiTheme="majorBidi" w:cstheme="majorBidi"/>
        </w:rPr>
      </w:pPr>
      <w:r w:rsidRPr="00B83D63">
        <w:rPr>
          <w:rFonts w:asciiTheme="majorBidi" w:hAnsiTheme="majorBidi" w:cstheme="majorBidi"/>
        </w:rPr>
        <w:t xml:space="preserve">Pembelajaran daring yang diterapkan lebih cenderung pada bentuk penugasan via aplikasi. Siswa diberikan tugastugas untuk diselesaikan kemudian dikoreksi oleh guru sebagai bentuk penilaian dan diberikan komentar sebagai bentuk evaluasi </w:t>
      </w:r>
      <w:r w:rsidRPr="00B83D63">
        <w:rPr>
          <w:rFonts w:asciiTheme="majorBidi" w:hAnsiTheme="majorBidi" w:cstheme="majorBidi"/>
        </w:rPr>
        <w:fldChar w:fldCharType="begin" w:fldLock="1"/>
      </w:r>
      <w:r w:rsidRPr="00B83D63">
        <w:rPr>
          <w:rFonts w:asciiTheme="majorBidi" w:hAnsiTheme="majorBidi" w:cstheme="majorBidi"/>
        </w:rPr>
        <w:instrText>ADDIN CSL_CITATION {"citationItems":[{"id":"ITEM-1","itemData":{"DOI":"10.21107/metalingua.v5i1.7072","ISSN":"2528-4371","abstract":"Pembelajaran daring merupakan pembelajaran yang dilakukan menggunakan internet sebagai\r\ntempat menyalurkan ilmu pengetahuan. Bentuk pembelajran sepertii ini dapat dilakukan kapanpun\r\ndan dimanapun tanpa terikat waktu dan tanpa harus bertatap muka. Di era perkembangan teknologi\r\npembelajaran daring semakin canggih dengan berbagai aplikasi dan fitur yang semakin\r\nmemudahkan pengguna. Tidak terikatnya waktu dan dialkukan tanpa bertatap muka menjadi\r\nkeunggulan pembelajaran daring yang bias dimanfaatkan pendidik. Seperti yang terjadi pada saat\r\nini, pembelajaran daring menjadi satu-satunya pilihan bentuk pembelajaran yang dapat dilakukan\r\noleh pendidik ketika terjadi bencana alam atau pandemi global. Indonesia menerapkan social\r\ndistance di segala aspek kehidupan termasuk dunia pendidikan. Oleh karena itu, pembelajaran\r\ndaring dapat dikatakan menjadi satu-satunya pilihan pembelajaran yang dapat dilakukan oleh\r\npendidik untuk menigkatkan mutu pembelajaran di Indonesia.","author":[{"dropping-particle":"","family":"Syarifudin","given":"Albitar Septian","non-dropping-particle":"","parse-names":false,"suffix":""}],"container-title":"Jurnal Pendidikan Bahasa dan Sastra Indonesia Metalingua","id":"ITEM-1","issue":"1","issued":{"date-parts":[["2020"]]},"page":"31-34","title":"Impelementasi Pembelajaran Daring Untuk Meningkatkan Mutu Pendidikan Sebagai Dampak Diterapkannya Social Distancing","type":"article-journal","volume":"5"},"uris":["http://www.mendeley.com/documents/?uuid=371fa275-404b-413e-b8b3-a834a592c75c"]}],"mendeley":{"formattedCitation":"(Syarifudin, 2020)","plainTextFormattedCitation":"(Syarifudin, 2020)","previouslyFormattedCitation":"(Syarifudin, 2020)"},"properties":{"noteIndex":0},"schema":"https://github.com/citation-style-language/schema/raw/master/csl-citation.json"}</w:instrText>
      </w:r>
      <w:r w:rsidRPr="00B83D63">
        <w:rPr>
          <w:rFonts w:asciiTheme="majorBidi" w:hAnsiTheme="majorBidi" w:cstheme="majorBidi"/>
        </w:rPr>
        <w:fldChar w:fldCharType="separate"/>
      </w:r>
      <w:r w:rsidRPr="00B83D63">
        <w:rPr>
          <w:rFonts w:asciiTheme="majorBidi" w:hAnsiTheme="majorBidi" w:cstheme="majorBidi"/>
          <w:noProof/>
        </w:rPr>
        <w:t>(Syarifudin, 2020)</w:t>
      </w:r>
      <w:r w:rsidRPr="00B83D63">
        <w:rPr>
          <w:rFonts w:asciiTheme="majorBidi" w:hAnsiTheme="majorBidi" w:cstheme="majorBidi"/>
        </w:rPr>
        <w:fldChar w:fldCharType="end"/>
      </w:r>
      <w:r w:rsidRPr="00B83D63">
        <w:rPr>
          <w:rFonts w:asciiTheme="majorBidi" w:hAnsiTheme="majorBidi" w:cstheme="majorBidi"/>
        </w:rPr>
        <w:t>.</w:t>
      </w:r>
    </w:p>
    <w:p w:rsidR="00B83D63" w:rsidRPr="00B83D63" w:rsidRDefault="00B83D63" w:rsidP="00B83D63">
      <w:pPr>
        <w:ind w:firstLine="720"/>
        <w:jc w:val="both"/>
        <w:rPr>
          <w:rFonts w:asciiTheme="majorBidi" w:hAnsiTheme="majorBidi" w:cstheme="majorBidi"/>
          <w:b/>
          <w:bCs/>
        </w:rPr>
      </w:pPr>
      <w:r w:rsidRPr="00B83D63">
        <w:rPr>
          <w:rFonts w:asciiTheme="majorBidi" w:hAnsiTheme="majorBidi" w:cstheme="majorBidi"/>
        </w:rPr>
        <w:lastRenderedPageBreak/>
        <w:t>Pada saat proses pembelajaran daring ini siswa didampingi oleh orang tuanya dan dibantu oleh orang tuanya. Ada juga tidak di dampingi oleh orang tuanya dikarenakan orang tuanya bekerja atau ada kesibukkan yang lainnya. Jadi belajar sendiri tanpa ada dampingan orang tua. Dari itu siswa juga tidak merasa sedih dan tetap melakukan proses pembelajaran daring sendiri. Ketika mendapatkan kesulitan dari materi yang diberikan oleh gurunya jika tidak didampingi oleh orang tuanya itu kasihan siswa tersebut karena tidak ada yang membantunya. Tetapi sekarang jika mendapatkan kesulitan siswa bisa melakukan browsing materi yang didapat untuk membantunya pada saat proses pembelajaran jika itu diijinkan oleh gurunya.</w:t>
      </w:r>
    </w:p>
    <w:p w:rsidR="00B83D63" w:rsidRPr="00B83D63" w:rsidRDefault="00B83D63" w:rsidP="00B83D63">
      <w:pPr>
        <w:ind w:firstLine="720"/>
        <w:jc w:val="both"/>
        <w:rPr>
          <w:rFonts w:asciiTheme="majorBidi" w:hAnsiTheme="majorBidi" w:cstheme="majorBidi"/>
        </w:rPr>
      </w:pPr>
      <w:r w:rsidRPr="00B83D63">
        <w:rPr>
          <w:rFonts w:asciiTheme="majorBidi" w:hAnsiTheme="majorBidi" w:cstheme="majorBidi"/>
        </w:rPr>
        <w:t>Pembelajaran daring yaitu pembelajaran jarak jauh atau juga bisa disebut belajar daring rumah yang dilakukan secara online oleh guru dan siswa untuk melakukan pembelajaran yang seperti di kelas. Pembelajaran ini kurang efektif karena masih ada beberapa siswa tidak memiliki gadget atau hp bisa juga menggunakan hp orang tua mereka, atau juga bisa dengan kendala sinyal internet. Agar juga berusaha untuk meningkatkan proses pembelajaran ini agar lebih efektif seperti pembelajaran di kelas.</w:t>
      </w:r>
    </w:p>
    <w:p w:rsidR="00B83D63" w:rsidRPr="00B83D63" w:rsidRDefault="00B83D63" w:rsidP="00B83D63">
      <w:pPr>
        <w:ind w:firstLine="720"/>
        <w:jc w:val="both"/>
        <w:rPr>
          <w:rFonts w:asciiTheme="majorBidi" w:hAnsiTheme="majorBidi" w:cstheme="majorBidi"/>
        </w:rPr>
      </w:pPr>
      <w:r w:rsidRPr="00B83D63">
        <w:rPr>
          <w:rFonts w:asciiTheme="majorBidi" w:hAnsiTheme="majorBidi" w:cstheme="majorBidi"/>
        </w:rPr>
        <w:t xml:space="preserve">Dalam pembelajaran jarak jauh atau pembelajaran daring sampai saat ini, hanya efektif dalam mengerjakan penugasan yang diberikan oleh gurunya. Tapi, dalam hal pembelajaran untuk memahami konsep sampai refleksi itu tidak berjalan dengan baik </w:t>
      </w:r>
      <w:r w:rsidRPr="00B83D63">
        <w:rPr>
          <w:rFonts w:asciiTheme="majorBidi" w:hAnsiTheme="majorBidi" w:cstheme="majorBidi"/>
        </w:rPr>
        <w:fldChar w:fldCharType="begin" w:fldLock="1"/>
      </w:r>
      <w:r w:rsidRPr="00B83D63">
        <w:rPr>
          <w:rFonts w:asciiTheme="majorBidi" w:hAnsiTheme="majorBidi" w:cstheme="majorBidi"/>
        </w:rPr>
        <w:instrText>ADDIN CSL_CITATION {"citationItems":[{"id":"ITEM-1","itemData":{"URL":"https://www.pikiran-rakyat.com/pendidikan/pr-01353818/proses-pembejalaran-daring-di-tengah-antisipasi-penyebaran-virus-corona-dinilai-belum-maksimal","author":[{"dropping-particle":"","family":"Ashari","given":"Muhammad","non-dropping-particle":"","parse-names":false,"suffix":""}],"container-title":"20 maret","id":"ITEM-1","issued":{"date-parts":[["2020"]]},"title":"Proses Pembejalaran Daring di Tengah Antisipasi Penyebaran Virus Corona Dinilai Belum Maksimal","type":"webpage"},"uris":["http://www.mendeley.com/documents/?uuid=2361e7e6-f488-43c7-8231-270d911b6cb4"]}],"mendeley":{"formattedCitation":"(Ashari, 2020)","plainTextFormattedCitation":"(Ashari, 2020)","previouslyFormattedCitation":"(Ashari, 2020)"},"properties":{"noteIndex":0},"schema":"https://github.com/citation-style-language/schema/raw/master/csl-citation.json"}</w:instrText>
      </w:r>
      <w:r w:rsidRPr="00B83D63">
        <w:rPr>
          <w:rFonts w:asciiTheme="majorBidi" w:hAnsiTheme="majorBidi" w:cstheme="majorBidi"/>
        </w:rPr>
        <w:fldChar w:fldCharType="separate"/>
      </w:r>
      <w:r w:rsidRPr="00B83D63">
        <w:rPr>
          <w:rFonts w:asciiTheme="majorBidi" w:hAnsiTheme="majorBidi" w:cstheme="majorBidi"/>
          <w:noProof/>
        </w:rPr>
        <w:t>(Ashari, 2020)</w:t>
      </w:r>
      <w:r w:rsidRPr="00B83D63">
        <w:rPr>
          <w:rFonts w:asciiTheme="majorBidi" w:hAnsiTheme="majorBidi" w:cstheme="majorBidi"/>
        </w:rPr>
        <w:fldChar w:fldCharType="end"/>
      </w:r>
      <w:r w:rsidRPr="00B83D63">
        <w:rPr>
          <w:rFonts w:asciiTheme="majorBidi" w:hAnsiTheme="majorBidi" w:cstheme="majorBidi"/>
        </w:rPr>
        <w:t>. Perubahan pola belajar dan mengajar tentuk tak akan pernah terlepas dari peran guru, terlebih berubah ke pola pembelajaran daring.</w:t>
      </w:r>
    </w:p>
    <w:p w:rsidR="00B83D63" w:rsidRPr="00B83D63" w:rsidRDefault="00B83D63" w:rsidP="00B83D63">
      <w:pPr>
        <w:ind w:firstLine="720"/>
        <w:jc w:val="both"/>
        <w:rPr>
          <w:rFonts w:asciiTheme="majorBidi" w:hAnsiTheme="majorBidi" w:cstheme="majorBidi"/>
        </w:rPr>
      </w:pPr>
      <w:r w:rsidRPr="00B83D63">
        <w:rPr>
          <w:rFonts w:asciiTheme="majorBidi" w:hAnsiTheme="majorBidi" w:cstheme="majorBidi"/>
        </w:rPr>
        <w:t>Durasi waktu yang diberikan guru kepada siswa ini selama melakukan pembelajaran daring ini cukup berbeda-beda waktunya pada saat mewawancarai guru yang ada disekitar rumah, ada yang durasi waktunya 3 jam itupun ada jeda untuk istirahat 30 menit, ada yang kondisional sesuai dengan kondisi siswa dan juga tidak memberatkan siswa, dan ada juga yang 2 jam diberikan waktu istirahat juga selama 30 menit.</w:t>
      </w:r>
    </w:p>
    <w:p w:rsidR="00B83D63" w:rsidRPr="00B83D63" w:rsidRDefault="00B83D63" w:rsidP="00B83D63">
      <w:pPr>
        <w:ind w:firstLine="720"/>
        <w:jc w:val="both"/>
        <w:rPr>
          <w:rFonts w:asciiTheme="majorBidi" w:hAnsiTheme="majorBidi" w:cstheme="majorBidi"/>
        </w:rPr>
      </w:pPr>
      <w:r w:rsidRPr="00B83D63">
        <w:rPr>
          <w:rFonts w:asciiTheme="majorBidi" w:hAnsiTheme="majorBidi" w:cstheme="majorBidi"/>
        </w:rPr>
        <w:t xml:space="preserve">Guru memberikan materi pada saat pembelajaran daring menggunakan </w:t>
      </w:r>
      <w:r w:rsidRPr="00B83D63">
        <w:rPr>
          <w:rFonts w:asciiTheme="majorBidi" w:hAnsiTheme="majorBidi" w:cstheme="majorBidi"/>
          <w:strike/>
        </w:rPr>
        <w:t>ss</w:t>
      </w:r>
      <w:r w:rsidRPr="00B83D63">
        <w:rPr>
          <w:rFonts w:asciiTheme="majorBidi" w:hAnsiTheme="majorBidi" w:cstheme="majorBidi"/>
        </w:rPr>
        <w:t xml:space="preserve">video animasi yang sesuai dengan materi yang diberikan oleh guru dan juga berupa Power Point (PPT) berisikan materi yang sesuai dengan pembelajaran daring berlangsung. Selama pembelajaran daring guru tidak terlalu menuntut memberikan tugas kepada </w:t>
      </w:r>
      <w:r w:rsidRPr="00B83D63">
        <w:rPr>
          <w:rFonts w:asciiTheme="majorBidi" w:hAnsiTheme="majorBidi" w:cstheme="majorBidi"/>
        </w:rPr>
        <w:lastRenderedPageBreak/>
        <w:t>siswa hanya saja diberikan latihan-latihan soal yang sesuai dengan materi berlangsung. Dan ada juga salah satu guru yang saya wawancarai itu memberikan tugas kepada siswanya tetapi tidak harus dikumpulkan pada waktu itu juga dan juga diberikan waktu selama 1 minggu untuk mengerjakan tugas tersebut. Setelah 1 minggu tugas selesai pihak orangtua datang ke sekolah untuk mengumpulkan tugas tersebut agar diberi nilai dari pihak gurunya.</w:t>
      </w:r>
    </w:p>
    <w:p w:rsidR="00B83D63" w:rsidRPr="00B83D63" w:rsidRDefault="00B83D63" w:rsidP="00B83D63">
      <w:pPr>
        <w:ind w:firstLine="720"/>
        <w:jc w:val="both"/>
        <w:rPr>
          <w:rFonts w:asciiTheme="majorBidi" w:hAnsiTheme="majorBidi" w:cstheme="majorBidi"/>
        </w:rPr>
      </w:pPr>
      <w:r w:rsidRPr="00B83D63">
        <w:rPr>
          <w:rFonts w:asciiTheme="majorBidi" w:hAnsiTheme="majorBidi" w:cstheme="majorBidi"/>
        </w:rPr>
        <w:t xml:space="preserve">Media yang digunakan pada saat pembelajaran daring itu mulai dari zoom, google meet, sudah terlaksana dengan baik. Tetapi kadang kala terkendala dengan signal intenet siswa. Dan juga menggunakan google form untuk mengerjakan tugas yang diberikan oleh guru dan untuk mengerjakannya tetap dibantu oleh orang tuanya dirumah sebagai pengawasan anak-anak pada saat pembelajaran daring berlangsung. </w:t>
      </w:r>
    </w:p>
    <w:p w:rsidR="00B83D63" w:rsidRPr="00B83D63" w:rsidRDefault="00B83D63" w:rsidP="00B83D63">
      <w:pPr>
        <w:ind w:firstLine="720"/>
        <w:jc w:val="both"/>
        <w:rPr>
          <w:rFonts w:asciiTheme="majorBidi" w:hAnsiTheme="majorBidi" w:cstheme="majorBidi"/>
        </w:rPr>
      </w:pPr>
      <w:r w:rsidRPr="00B83D63">
        <w:rPr>
          <w:rFonts w:asciiTheme="majorBidi" w:hAnsiTheme="majorBidi" w:cstheme="majorBidi"/>
        </w:rPr>
        <w:t xml:space="preserve">Minat belajar adalah salah satu faktor yang sangat penting untuk keberhasilan belajar yang dimiliki siswa, minat muncul dari dalam diri siswa itu sendiri. Faktor dari luar minat belajar yaitu bagaimana cara guru tersebut mengajar. Peran guru sangat penting untuk menumbuhkan minat belajar siswa salah satu dengan cara mengejar yang menyenangkan, memberikan motivasi yang membangun </w:t>
      </w:r>
      <w:r w:rsidRPr="00B83D63">
        <w:rPr>
          <w:rFonts w:asciiTheme="majorBidi" w:hAnsiTheme="majorBidi" w:cstheme="majorBidi"/>
        </w:rPr>
        <w:fldChar w:fldCharType="begin" w:fldLock="1"/>
      </w:r>
      <w:r w:rsidRPr="00B83D63">
        <w:rPr>
          <w:rFonts w:asciiTheme="majorBidi" w:hAnsiTheme="majorBidi" w:cstheme="majorBidi"/>
        </w:rPr>
        <w:instrText>ADDIN CSL_CITATION {"citationItems":[{"id":"ITEM-1","itemData":{"URL":"https://www.kompasiana.com/riamin/570ec6323697738d1a3e38b6/menumbuhkan-minat-belajar-siswa-dalam-pembelajaran","author":[{"dropping-particle":"","family":"Riamin","given":"","non-dropping-particle":"","parse-names":false,"suffix":""}],"container-title":"14 April","id":"ITEM-1","issued":{"date-parts":[["2016"]]},"title":"Menumbuhkan Minat Belajar Siswa dalam Pembelajaran","type":"webpage"},"uris":["http://www.mendeley.com/documents/?uuid=fc306ee3-d16b-477f-8fd2-37dbfb3b7717"]}],"mendeley":{"formattedCitation":"(Riamin, 2016)","plainTextFormattedCitation":"(Riamin, 2016)","previouslyFormattedCitation":"(Riamin, 2016)"},"properties":{"noteIndex":0},"schema":"https://github.com/citation-style-language/schema/raw/master/csl-citation.json"}</w:instrText>
      </w:r>
      <w:r w:rsidRPr="00B83D63">
        <w:rPr>
          <w:rFonts w:asciiTheme="majorBidi" w:hAnsiTheme="majorBidi" w:cstheme="majorBidi"/>
        </w:rPr>
        <w:fldChar w:fldCharType="separate"/>
      </w:r>
      <w:r w:rsidRPr="00B83D63">
        <w:rPr>
          <w:rFonts w:asciiTheme="majorBidi" w:hAnsiTheme="majorBidi" w:cstheme="majorBidi"/>
          <w:noProof/>
        </w:rPr>
        <w:t>(Riamin, 2016)</w:t>
      </w:r>
      <w:r w:rsidRPr="00B83D63">
        <w:rPr>
          <w:rFonts w:asciiTheme="majorBidi" w:hAnsiTheme="majorBidi" w:cstheme="majorBidi"/>
        </w:rPr>
        <w:fldChar w:fldCharType="end"/>
      </w:r>
      <w:r w:rsidRPr="00B83D63">
        <w:rPr>
          <w:rFonts w:asciiTheme="majorBidi" w:hAnsiTheme="majorBidi" w:cstheme="majorBidi"/>
        </w:rPr>
        <w:t>.</w:t>
      </w:r>
    </w:p>
    <w:p w:rsidR="00B83D63" w:rsidRPr="00B83D63" w:rsidRDefault="00B83D63" w:rsidP="00B83D63">
      <w:pPr>
        <w:ind w:firstLine="720"/>
        <w:jc w:val="both"/>
        <w:rPr>
          <w:rFonts w:asciiTheme="majorBidi" w:hAnsiTheme="majorBidi" w:cstheme="majorBidi"/>
        </w:rPr>
      </w:pPr>
      <w:r w:rsidRPr="00B83D63">
        <w:rPr>
          <w:rFonts w:asciiTheme="majorBidi" w:hAnsiTheme="majorBidi" w:cstheme="majorBidi"/>
        </w:rPr>
        <w:t>Minat belajar juga mempunyai indikator-indikator didalamnya yaitu adanya perasaan tertarik dan juga senang untuk belajar, adanya pasrtisipasi yang aktif, adanya kecenderungan untuk memperhatikan dan daya konsentrasi yang besar, memiliki perasaan positif dan kemauan belajar yang terus meningkat, adanya kenyamanan pada saat belajar, dan dimilikinya kapasitas dalam membuat keputusan sekaitan dengan proses belajar yang dijalaninya.</w:t>
      </w:r>
    </w:p>
    <w:p w:rsidR="00B83D63" w:rsidRPr="00B83D63" w:rsidRDefault="00B83D63" w:rsidP="00B83D63">
      <w:pPr>
        <w:ind w:firstLine="720"/>
        <w:jc w:val="both"/>
        <w:rPr>
          <w:rFonts w:asciiTheme="majorBidi" w:hAnsiTheme="majorBidi" w:cstheme="majorBidi"/>
        </w:rPr>
      </w:pPr>
      <w:r w:rsidRPr="00B83D63">
        <w:rPr>
          <w:rFonts w:asciiTheme="majorBidi" w:hAnsiTheme="majorBidi" w:cstheme="majorBidi"/>
        </w:rPr>
        <w:t xml:space="preserve">Cara untuk menumbuhkan minat belajar siswa yaitu memberikan video animasi yang menarik agar siswa itu tertarik pada pembelajaran yang sedang berlangsung. Dan dalam pembelajaran daring juga menyampaikan motivasi belajar dan semangat untuk belajar meskipun menyapanya hanya dalam virtual saja tidak bertemu secara langsung. </w:t>
      </w:r>
    </w:p>
    <w:p w:rsidR="00B83D63" w:rsidRPr="00B83D63" w:rsidRDefault="00B83D63" w:rsidP="00B83D63">
      <w:pPr>
        <w:ind w:firstLine="720"/>
        <w:jc w:val="both"/>
        <w:rPr>
          <w:rFonts w:asciiTheme="majorBidi" w:hAnsiTheme="majorBidi" w:cstheme="majorBidi"/>
        </w:rPr>
      </w:pPr>
      <w:r w:rsidRPr="00B83D63">
        <w:rPr>
          <w:rFonts w:asciiTheme="majorBidi" w:hAnsiTheme="majorBidi" w:cstheme="majorBidi"/>
        </w:rPr>
        <w:t xml:space="preserve">Guru selalu memberikan motivasi kepada siswa pada saat pembelajaran daring berlangsung agar siswa itu tidak jenuh, tidak lemas, dan minat belajar siswa itu tetap ada meskipun tidak bertemu </w:t>
      </w:r>
      <w:r w:rsidRPr="00B83D63">
        <w:rPr>
          <w:rFonts w:asciiTheme="majorBidi" w:hAnsiTheme="majorBidi" w:cstheme="majorBidi"/>
        </w:rPr>
        <w:lastRenderedPageBreak/>
        <w:t>secara langsung melainkan hanya secara virtual saja. Dan juga memperhatikan siswa sebagai mana mestinya seperti di kelas meskipun pembelajaran melalui daring. Jika siswa tidak mengetahui atau memahami tentang materi tersebut sebagai guru membantu siswanya dalam mengalami kesulitan sehingga siswa itu paham dengan materi yang telah diberikan oleh guru.</w:t>
      </w:r>
    </w:p>
    <w:p w:rsidR="00B83D63" w:rsidRPr="00B83D63" w:rsidRDefault="00B83D63" w:rsidP="00B83D63">
      <w:pPr>
        <w:ind w:firstLine="720"/>
        <w:jc w:val="both"/>
        <w:rPr>
          <w:rFonts w:asciiTheme="majorBidi" w:hAnsiTheme="majorBidi" w:cstheme="majorBidi"/>
        </w:rPr>
      </w:pPr>
      <w:r w:rsidRPr="00B83D63">
        <w:rPr>
          <w:rFonts w:asciiTheme="majorBidi" w:hAnsiTheme="majorBidi" w:cstheme="majorBidi"/>
        </w:rPr>
        <w:t xml:space="preserve">Cara meningkatkan minat belajar kepada siswa sebagai berikut, minat belajar dapat ditingkatkan dengan tujuh langkah. Yang pertama, dengan mengartikulasikan tujuan pembelajaran atau menyusun tujuan pembelajaran yang sesuai dengan keadaan siswa. Yang kedua, dengan membuat relevansi antara materi pembelajaran dengan kehidupan akademik siswa dan yang mudah dipahami oleh siswa. Yang ketiga, dengan menunjukkan relevansi materi ajar dengan kehidupan profesional siswa, yang diketahui oleh siswa. Yang keempat, dengan menyoroti berbagai penerapan pengetahuan dan keterampilan di dunia nyata yang diketahui oleh siswa. Yang kelima, guru dapat menghubungkan pembelajaran dengan minat pribadi siswa. Yang keenam, memberikan kebebasan bagi siswa untuk membuat keputusan atau pilihan dan tidak memberatkan siswa. Terakhir, guru dapat menunjukkan gairah dan sikap antusias untuk meningkatkan minat belajar siswa agar siswa tidak mudah bosan pada waktu pembelajaran </w:t>
      </w:r>
      <w:r w:rsidRPr="00B83D63">
        <w:rPr>
          <w:rFonts w:asciiTheme="majorBidi" w:hAnsiTheme="majorBidi" w:cstheme="majorBidi"/>
        </w:rPr>
        <w:fldChar w:fldCharType="begin" w:fldLock="1"/>
      </w:r>
      <w:r w:rsidRPr="00B83D63">
        <w:rPr>
          <w:rFonts w:asciiTheme="majorBidi" w:hAnsiTheme="majorBidi" w:cstheme="majorBidi"/>
        </w:rPr>
        <w:instrText>ADDIN CSL_CITATION {"citationItems":[{"id":"ITEM-1","itemData":{"DOI":"10.17509/jpm.v2i2.8108","abstract":"Learning outcomes are influenced by many factors; among others are students’ learning interest and motivation. This article discusses the findings of a study on the impacts of students’ learning interest and motivation on learning outcomes in the subject of office equipment management at a private vocational high school in Bandung Regency. The study adopted explanatory survey method, where data were gathered using Likert scale questionnaire distributed to a population of 47 tenth grade students of the Office Administration Program. The findings show that learning interest and learning motivation had positive and significant effects on students’ learning outcomes, both simultaneously and partially. This article emphasizes the importance of learning interest and motivation to increase students’ learning outcomes. ABSTRAKHasil belajar siswa dipengaruhi oleh banyak faktor, diantaranya adalah minat dan motivasi belajar siswa. Artikel ini membahas hasil penelitian tentang pengaruh minat dan motivasi belajar siswa terhadap hasil belajar pada mata pelajaran mengelola peralatan kantor di sebuah SMK swasta di Kabupaten Bandung. Penelitian dilakukan dengan menggunakan metode explanatory survey, dimana data dikumpulkan dengan menggunakan angket model likert scale yang diberikan kepada populasi sejumlah 47 orang siswa kelas X program Administrasi Perkantoran. Hasil penelitian yang dilakukan menunjukkan adanya pengaruh yang positif dan signifikan dari minat belajar dan motivasi belajar terhadap hasil belajar siswa baik secara simultan maupun parsial. Artikel ini menekankan pentingnya kedua variabel tersebut dalam usaha meningkatkan hasil belajar siswa. ","author":[{"dropping-particle":"","family":"Ricardo","given":"Ricardo","non-dropping-particle":"","parse-names":false,"suffix":""},{"dropping-particle":"","family":"Meilani","given":"Rini Intansari","non-dropping-particle":"","parse-names":false,"suffix":""}],"container-title":"Jurnal Pendidikan Manajemen Perkantoran","id":"ITEM-1","issue":"2","issued":{"date-parts":[["2017"]]},"page":"79","title":"Impak Minat dan Motivasi Belajar Terhadap Hasil Belajar Siswa","type":"article-journal","volume":"2"},"uris":["http://www.mendeley.com/documents/?uuid=f6534217-5b82-4139-aeb6-c81e9e8d540f"]}],"mendeley":{"formattedCitation":"(Ricardo &amp; Meilani, 2017)","plainTextFormattedCitation":"(Ricardo &amp; Meilani, 2017)","previouslyFormattedCitation":"(Ricardo &amp; Meilani, 2017)"},"properties":{"noteIndex":0},"schema":"https://github.com/citation-style-language/schema/raw/master/csl-citation.json"}</w:instrText>
      </w:r>
      <w:r w:rsidRPr="00B83D63">
        <w:rPr>
          <w:rFonts w:asciiTheme="majorBidi" w:hAnsiTheme="majorBidi" w:cstheme="majorBidi"/>
        </w:rPr>
        <w:fldChar w:fldCharType="separate"/>
      </w:r>
      <w:r w:rsidRPr="00B83D63">
        <w:rPr>
          <w:rFonts w:asciiTheme="majorBidi" w:hAnsiTheme="majorBidi" w:cstheme="majorBidi"/>
          <w:noProof/>
        </w:rPr>
        <w:t>(Ricardo &amp; Meilani, 2017)</w:t>
      </w:r>
      <w:r w:rsidRPr="00B83D63">
        <w:rPr>
          <w:rFonts w:asciiTheme="majorBidi" w:hAnsiTheme="majorBidi" w:cstheme="majorBidi"/>
        </w:rPr>
        <w:fldChar w:fldCharType="end"/>
      </w:r>
    </w:p>
    <w:p w:rsidR="00B83D63" w:rsidRPr="00B83D63" w:rsidRDefault="00B83D63" w:rsidP="00B83D63">
      <w:pPr>
        <w:ind w:firstLine="720"/>
        <w:jc w:val="both"/>
        <w:rPr>
          <w:rFonts w:asciiTheme="majorBidi" w:hAnsiTheme="majorBidi" w:cstheme="majorBidi"/>
        </w:rPr>
      </w:pPr>
      <w:r w:rsidRPr="00B83D63">
        <w:rPr>
          <w:rFonts w:asciiTheme="majorBidi" w:hAnsiTheme="majorBidi" w:cstheme="majorBidi"/>
        </w:rPr>
        <w:t>Siswa yang mempunyai minat terhadap suatu pelajaran akan mempelajarinya dengan sungguh-sungguh karena adanya daya tarik baginya, sehingga dapat didefenisikan bahwa minat belajar merupakan suatu keadaan yang menunjukkan kecenderungan perhatian atau tertarik terhadap suatu pelajaran tertentu.</w:t>
      </w:r>
    </w:p>
    <w:p w:rsidR="00B83D63" w:rsidRPr="00B83D63" w:rsidRDefault="00B83D63" w:rsidP="00B83D63">
      <w:pPr>
        <w:ind w:firstLine="720"/>
        <w:jc w:val="both"/>
        <w:rPr>
          <w:rFonts w:asciiTheme="majorBidi" w:hAnsiTheme="majorBidi" w:cstheme="majorBidi"/>
        </w:rPr>
      </w:pPr>
      <w:r w:rsidRPr="00B83D63">
        <w:rPr>
          <w:rFonts w:asciiTheme="majorBidi" w:hAnsiTheme="majorBidi" w:cstheme="majorBidi"/>
        </w:rPr>
        <w:t xml:space="preserve">Pembelajaran daring ini berpengaruh terhadap minat belajar siswa dikarenakan pembelajarannya berbeda seperti pembelajaran dikelas. Minat belajar siswa bisa turun tidak seperti biasanya itu bisa juga dikarenakan video yang diberikan kurang menarik hanya berupa video saja yang bisa diberikan kepada siswa pada saat pembelajaran daring berlangsung. Jika pembelajaran dikelas kalau siswa minat belajarnya sudah turun tidak semangat lagi biasanya diberikan permainan atau bernyanyi bersama. Dan bisa juga penerapan pembelajaran dikelas itu bisa diterapkan dalam pembelajaran daring meskipun tidak setiap hari agar siswa tidak mudah bosan pada proses pembelajaran daring berlangsung. </w:t>
      </w:r>
    </w:p>
    <w:p w:rsidR="00B83D63" w:rsidRPr="00B83D63" w:rsidRDefault="00B83D63" w:rsidP="00B83D63">
      <w:pPr>
        <w:ind w:firstLine="720"/>
        <w:jc w:val="both"/>
        <w:rPr>
          <w:rFonts w:asciiTheme="majorBidi" w:hAnsiTheme="majorBidi" w:cstheme="majorBidi"/>
        </w:rPr>
      </w:pPr>
      <w:r w:rsidRPr="00B83D63">
        <w:rPr>
          <w:rFonts w:asciiTheme="majorBidi" w:hAnsiTheme="majorBidi" w:cstheme="majorBidi"/>
        </w:rPr>
        <w:lastRenderedPageBreak/>
        <w:t>Guru juga mempunyai perbedaan dalam meningkatkan minat belajar siswa, bisa juga dengan cara selalu memotivasi siswanya agar tidak putus asa, tidak mudah bosan pada saat pembelajaran berlangsung.</w:t>
      </w:r>
    </w:p>
    <w:p w:rsidR="00B83D63" w:rsidRPr="00B83D63" w:rsidRDefault="00B83D63" w:rsidP="00B83D63">
      <w:pPr>
        <w:ind w:firstLine="720"/>
        <w:jc w:val="both"/>
        <w:rPr>
          <w:rFonts w:asciiTheme="majorBidi" w:hAnsiTheme="majorBidi" w:cstheme="majorBidi"/>
        </w:rPr>
      </w:pPr>
      <w:r w:rsidRPr="00B83D63">
        <w:rPr>
          <w:rFonts w:asciiTheme="majorBidi" w:hAnsiTheme="majorBidi" w:cstheme="majorBidi"/>
        </w:rPr>
        <w:t>Menurut guru yang saya wawancarai ini, kelebihan dalam pembelajaran daring ini masih bisa belajar meskipun di rumah yang biasanya disebut Pembelajaran Jarak Jauh (PJJ). Kalau kekurangan yang dialami guru ini banyak juga yaitu seperti tidak bisa memantau siswa secara langsung, tidak bisa bertatap muka secara langsung, tidak bisa mengetahui karakter yang dimiliki oleh siswa, dan ada juga pemberian materi yang kurang efektif yang biasa beberapa jam memberikan materi kepada siswa pada saat pembelajaran daring ini hanya beberapa menit materi yang diberikan kepada siswa.</w:t>
      </w:r>
    </w:p>
    <w:p w:rsidR="00B83D63" w:rsidRPr="00B83D63" w:rsidRDefault="00B83D63" w:rsidP="00B83D63">
      <w:pPr>
        <w:ind w:firstLine="720"/>
        <w:jc w:val="both"/>
        <w:rPr>
          <w:rFonts w:asciiTheme="majorBidi" w:hAnsiTheme="majorBidi" w:cstheme="majorBidi"/>
        </w:rPr>
      </w:pPr>
      <w:r w:rsidRPr="00B83D63">
        <w:rPr>
          <w:rFonts w:asciiTheme="majorBidi" w:hAnsiTheme="majorBidi" w:cstheme="majorBidi"/>
        </w:rPr>
        <w:t>Pada masa pandemi covid-19 ini pembelajaran daring dilakukan dirumah dan siswa pada saat melaksanakan pembelajaran daring ini selalu didampingi oleh orang tua agar siswa tidak kebingungan pada saat diberikan materi oleh guru jika ada kesulitan agar orang tua bisa membantu anaknya. Tetapi tidak semua orang tua yang bisa mendampingi anaknya melakukan pembelajaran daring karena ada orang tua yang bekerja. Orang tua tidak mengalami kesulitan pada saat mendampingi anaknya melakukan proses pembelajaran daring dan juga memaklumi dengan adanya pembelajaran ini dikarena ada sesuatu hal yang tidak diinginkan. Jika mengalami kesulitan itupun kesulitan tidak terlalu rumit, mungkin saja tidak mengetahui materi yang telah disampaikan oleh pihak guru.</w:t>
      </w:r>
    </w:p>
    <w:p w:rsidR="00B83D63" w:rsidRPr="00B83D63" w:rsidRDefault="00B83D63" w:rsidP="00B83D63">
      <w:pPr>
        <w:ind w:firstLine="720"/>
        <w:jc w:val="both"/>
        <w:rPr>
          <w:rFonts w:asciiTheme="majorBidi" w:hAnsiTheme="majorBidi" w:cstheme="majorBidi"/>
        </w:rPr>
      </w:pPr>
      <w:r w:rsidRPr="00B83D63">
        <w:rPr>
          <w:rFonts w:asciiTheme="majorBidi" w:hAnsiTheme="majorBidi" w:cstheme="majorBidi"/>
        </w:rPr>
        <w:t>Menurut orang tua yang saya wawancarai pembelajaran daring ini sangat berpengaruh terhadap minat belajar siswa karena belajarnya tidak seperti biasanya dikelas hanya saja berganti dirumah. Jadi anak itu bisa malas atau tidak mau mengikuti pembelajaran daring yang sudah dijadwalkan oleh pihak sekolah, inginnya hanya main saja. Terkadang ada yang tidak memberatkan anaknya, dengan contoh pada jam belajar yang pertama anaknya sudah mengikuti materi yang disampaikan oleh gurunya setelah istirahat anak tersebut tidak mau mengikuti pembelajaran lagi. Itu boleh tidak mengikuti pembelajaran selanjutnya sebagai orang tua tidak memberatkan anaknya, tetapi tidak setiap hari dilakukan seperti itu.</w:t>
      </w:r>
    </w:p>
    <w:p w:rsidR="00B83D63" w:rsidRPr="00B83D63" w:rsidRDefault="00B83D63" w:rsidP="00B83D63">
      <w:pPr>
        <w:ind w:firstLine="720"/>
        <w:jc w:val="both"/>
        <w:rPr>
          <w:rFonts w:asciiTheme="majorBidi" w:hAnsiTheme="majorBidi" w:cstheme="majorBidi"/>
        </w:rPr>
      </w:pPr>
      <w:r w:rsidRPr="00B83D63">
        <w:rPr>
          <w:rFonts w:asciiTheme="majorBidi" w:hAnsiTheme="majorBidi" w:cstheme="majorBidi"/>
        </w:rPr>
        <w:t xml:space="preserve">Yang biasanya jamnya dia belajar di sekolah sekarang berganti menjadi belajar di rumah. </w:t>
      </w:r>
      <w:r w:rsidRPr="00B83D63">
        <w:rPr>
          <w:rFonts w:asciiTheme="majorBidi" w:hAnsiTheme="majorBidi" w:cstheme="majorBidi"/>
        </w:rPr>
        <w:lastRenderedPageBreak/>
        <w:t>Yang biasanya jam disekolah untuk belajar sekarang ganti menjadi bisa bermain dirumah setelah pembelajaran berlangsung. Anak juga sering mengalami kebosanan dikarenakan hanya bertemu dengan teman-teman dan gurunya melalui media virtual atau biasanya menggunakan zoom atau google meet tidak bertemu secara langsung itu bisa menjadi anak mudah bosan dan minat belajarnya turun.</w:t>
      </w:r>
    </w:p>
    <w:p w:rsidR="00B83D63" w:rsidRPr="00B83D63" w:rsidRDefault="00B83D63" w:rsidP="00B83D63">
      <w:pPr>
        <w:ind w:firstLine="720"/>
        <w:jc w:val="both"/>
        <w:rPr>
          <w:rFonts w:asciiTheme="majorBidi" w:hAnsiTheme="majorBidi" w:cstheme="majorBidi"/>
        </w:rPr>
      </w:pPr>
      <w:r w:rsidRPr="00B83D63">
        <w:rPr>
          <w:rFonts w:asciiTheme="majorBidi" w:hAnsiTheme="majorBidi" w:cstheme="majorBidi"/>
        </w:rPr>
        <w:t>Ada kalanya anak itu ingin bertemu dengan teman-temannya yang ada di sekolah, bertemu dengan gurunya. Mengerjakan tugas bersama-sama dengan temannya di sekolah. Tetapi sekarang tidak, mengerjakan tugas dengan orang tuanya. Tidak semua siswa itu mampu.</w:t>
      </w:r>
    </w:p>
    <w:p w:rsidR="00B83D63" w:rsidRPr="00B83D63" w:rsidRDefault="00B83D63" w:rsidP="00B83D63">
      <w:pPr>
        <w:ind w:firstLine="720"/>
        <w:jc w:val="both"/>
        <w:rPr>
          <w:rFonts w:asciiTheme="majorBidi" w:hAnsiTheme="majorBidi" w:cstheme="majorBidi"/>
        </w:rPr>
      </w:pPr>
      <w:r w:rsidRPr="00B83D63">
        <w:rPr>
          <w:rFonts w:asciiTheme="majorBidi" w:hAnsiTheme="majorBidi" w:cstheme="majorBidi"/>
        </w:rPr>
        <w:t xml:space="preserve">Adanya bentuk penugasan via daring justru dianggap menjadi beban bagi sebagian siswa dan orang tua. Bagi siswa dan orang tua yang belum pernah mengenal gadget akan kebingungan dan akhirnya tidak menyelesaikan tugas yang disampaikan oleh guru. Hal seperti ini biasanya terjadi pada siswa pada tingkat sekolah dasar. Istilah pembelajaran yang dijadikan solusi oleh pemerintah menjadi asing dikarenakan ketidaktersediaan fasilitas </w:t>
      </w:r>
      <w:r w:rsidRPr="00B83D63">
        <w:rPr>
          <w:rFonts w:asciiTheme="majorBidi" w:hAnsiTheme="majorBidi" w:cstheme="majorBidi"/>
        </w:rPr>
        <w:fldChar w:fldCharType="begin" w:fldLock="1"/>
      </w:r>
      <w:r w:rsidRPr="00B83D63">
        <w:rPr>
          <w:rFonts w:asciiTheme="majorBidi" w:hAnsiTheme="majorBidi" w:cstheme="majorBidi"/>
        </w:rPr>
        <w:instrText>ADDIN CSL_CITATION {"citationItems":[{"id":"ITEM-1","itemData":{"DOI":"10.21107/metalingua.v5i1.7072","ISSN":"2528-4371","abstract":"Pembelajaran daring merupakan pembelajaran yang dilakukan menggunakan internet sebagai\r\ntempat menyalurkan ilmu pengetahuan. Bentuk pembelajran sepertii ini dapat dilakukan kapanpun\r\ndan dimanapun tanpa terikat waktu dan tanpa harus bertatap muka. Di era perkembangan teknologi\r\npembelajaran daring semakin canggih dengan berbagai aplikasi dan fitur yang semakin\r\nmemudahkan pengguna. Tidak terikatnya waktu dan dialkukan tanpa bertatap muka menjadi\r\nkeunggulan pembelajaran daring yang bias dimanfaatkan pendidik. Seperti yang terjadi pada saat\r\nini, pembelajaran daring menjadi satu-satunya pilihan bentuk pembelajaran yang dapat dilakukan\r\noleh pendidik ketika terjadi bencana alam atau pandemi global. Indonesia menerapkan social\r\ndistance di segala aspek kehidupan termasuk dunia pendidikan. Oleh karena itu, pembelajaran\r\ndaring dapat dikatakan menjadi satu-satunya pilihan pembelajaran yang dapat dilakukan oleh\r\npendidik untuk menigkatkan mutu pembelajaran di Indonesia.","author":[{"dropping-particle":"","family":"Syarifudin","given":"Albitar Septian","non-dropping-particle":"","parse-names":false,"suffix":""}],"container-title":"Jurnal Pendidikan Bahasa dan Sastra Indonesia Metalingua","id":"ITEM-1","issue":"1","issued":{"date-parts":[["2020"]]},"page":"31-34","title":"Impelementasi Pembelajaran Daring Untuk Meningkatkan Mutu Pendidikan Sebagai Dampak Diterapkannya Social Distancing","type":"article-journal","volume":"5"},"uris":["http://www.mendeley.com/documents/?uuid=371fa275-404b-413e-b8b3-a834a592c75c"]}],"mendeley":{"formattedCitation":"(Syarifudin, 2020)","manualFormatting":"(Syarifudin, 2020,p.33)","plainTextFormattedCitation":"(Syarifudin, 2020)","previouslyFormattedCitation":"(Syarifudin, 2020)"},"properties":{"noteIndex":0},"schema":"https://github.com/citation-style-language/schema/raw/master/csl-citation.json"}</w:instrText>
      </w:r>
      <w:r w:rsidRPr="00B83D63">
        <w:rPr>
          <w:rFonts w:asciiTheme="majorBidi" w:hAnsiTheme="majorBidi" w:cstheme="majorBidi"/>
        </w:rPr>
        <w:fldChar w:fldCharType="separate"/>
      </w:r>
      <w:r w:rsidRPr="00B83D63">
        <w:rPr>
          <w:rFonts w:asciiTheme="majorBidi" w:hAnsiTheme="majorBidi" w:cstheme="majorBidi"/>
          <w:noProof/>
        </w:rPr>
        <w:t>(Syarifudin, 2020,p.33)</w:t>
      </w:r>
      <w:r w:rsidRPr="00B83D63">
        <w:rPr>
          <w:rFonts w:asciiTheme="majorBidi" w:hAnsiTheme="majorBidi" w:cstheme="majorBidi"/>
        </w:rPr>
        <w:fldChar w:fldCharType="end"/>
      </w:r>
    </w:p>
    <w:p w:rsidR="00B83D63" w:rsidRPr="00B83D63" w:rsidRDefault="00B83D63" w:rsidP="00B83D63">
      <w:pPr>
        <w:ind w:firstLine="720"/>
        <w:jc w:val="both"/>
        <w:rPr>
          <w:rFonts w:asciiTheme="majorBidi" w:hAnsiTheme="majorBidi" w:cstheme="majorBidi"/>
        </w:rPr>
      </w:pPr>
      <w:r w:rsidRPr="00B83D63">
        <w:rPr>
          <w:rFonts w:asciiTheme="majorBidi" w:hAnsiTheme="majorBidi" w:cstheme="majorBidi"/>
        </w:rPr>
        <w:t>Cara orang tua untuk menumbuhkan minat belajar anaknya dengan selalu memberikan semangat dan mendampingi pada saat proses pembelajaran daring berlangsung. Dan juga memberikan proses belajar dengan orang tua yang menyenangkan dengan melihat situasi dan kondisi. Meskipun pembelajaran daring guru juga memberikan tugas kepada siswanya, kadang kala anak itu kurang bersemangat jika diberikan tugas oleh gurunya dan harus dikerjakan sebagai orang tua harus memberikan pemahaman dengan adanya tugas tersebut bahwa harus dikerjakan meskipun belajarnya hanya dirumah saja. Dan tak lupa orang tua juga selalu memberikan motivasi kepada anaknya agar tetap belajar dan mengikuti proses pembelajaran meskipun belajar dari rumah.</w:t>
      </w:r>
    </w:p>
    <w:p w:rsidR="00B83D63" w:rsidRPr="00B83D63" w:rsidRDefault="00B83D63" w:rsidP="00B83D63">
      <w:pPr>
        <w:ind w:firstLine="720"/>
        <w:jc w:val="both"/>
        <w:rPr>
          <w:rFonts w:asciiTheme="majorBidi" w:hAnsiTheme="majorBidi" w:cstheme="majorBidi"/>
        </w:rPr>
      </w:pPr>
      <w:r w:rsidRPr="00B83D63">
        <w:rPr>
          <w:rFonts w:asciiTheme="majorBidi" w:hAnsiTheme="majorBidi" w:cstheme="majorBidi"/>
        </w:rPr>
        <w:t>Cara orang tua untuk meningkatkan minat belajar anak salah satunya dengan cara memotivasi anak agar mau mengerjakan tugas sekolah yang diberikan oleh gurunya pada waktu pembelajaran daring sedang berlangsung dengan memberikan hadiah untuk prestasi yang telah dicapai agar anak lebih semangat untuk melakukan pembelajaran daring.</w:t>
      </w:r>
    </w:p>
    <w:p w:rsidR="00B83D63" w:rsidRPr="00B83D63" w:rsidRDefault="00B83D63" w:rsidP="00B83D63">
      <w:pPr>
        <w:ind w:firstLine="720"/>
        <w:jc w:val="both"/>
        <w:rPr>
          <w:rFonts w:asciiTheme="majorBidi" w:hAnsiTheme="majorBidi" w:cstheme="majorBidi"/>
        </w:rPr>
      </w:pPr>
      <w:r w:rsidRPr="00B83D63">
        <w:rPr>
          <w:rFonts w:asciiTheme="majorBidi" w:hAnsiTheme="majorBidi" w:cstheme="majorBidi"/>
        </w:rPr>
        <w:lastRenderedPageBreak/>
        <w:t>Pemberian motivasi juga tidak harus memberikan hadiah kepada anak, bisa juga dengan pemberian semangat belajar secara lisan dengan perkataan yang positif dan membangun minat belajar anak itu sendiri. Selalu memberikan motivasi kepada anak bagaimana pentingnya belajar itu sendiri.</w:t>
      </w:r>
    </w:p>
    <w:p w:rsidR="00226104" w:rsidRPr="00B83D63" w:rsidRDefault="00B83D63" w:rsidP="00B83D63">
      <w:pPr>
        <w:ind w:firstLine="720"/>
        <w:jc w:val="both"/>
        <w:rPr>
          <w:rFonts w:asciiTheme="majorBidi" w:hAnsiTheme="majorBidi" w:cstheme="majorBidi"/>
        </w:rPr>
      </w:pPr>
      <w:r w:rsidRPr="00B83D63">
        <w:rPr>
          <w:rFonts w:asciiTheme="majorBidi" w:hAnsiTheme="majorBidi" w:cstheme="majorBidi"/>
        </w:rPr>
        <w:t>Terkadang ada orang tua yang memberikan hadiah kepada anaknya jika anaknya itu telah mengikuti proses pembelajaran daring berlangsung. Tetapi tidak semua orang tua, ada juga orang tua yang tidak memberikan hadiah karena bisa juga ditakutkan setiap melakukan pembelajaran daring ini selalu meminta sesuatu atau hadiah agar dia mengikuti pembelajaran berlangsung. Bisa diberikan hadiah dalam bentuk sewajarnya saja bisa juga dengan motivasi-motivasi atau juga semangat dan bisa juga diberikan hadiah yang sesuai dengan kebutuhan mereka tetapi tidak setiap hari mungkin bisa satu bulan sekali sebagai tanda bahwa anaknya bersungguh-sungguh mengikuti pembelajaran daring berlangsung dan mengikuti sampai selesai.</w:t>
      </w:r>
    </w:p>
    <w:p w:rsidR="00226104" w:rsidRDefault="00B83D63" w:rsidP="00B83D63">
      <w:pPr>
        <w:spacing w:after="0"/>
        <w:jc w:val="both"/>
        <w:rPr>
          <w:rFonts w:ascii="Times New Roman" w:hAnsi="Times New Roman" w:cs="Times New Roman"/>
          <w:b/>
          <w:color w:val="000000" w:themeColor="text1"/>
          <w:lang w:val="en-US"/>
        </w:rPr>
      </w:pPr>
      <w:r>
        <w:rPr>
          <w:rFonts w:ascii="Times New Roman" w:hAnsi="Times New Roman" w:cs="Times New Roman"/>
          <w:b/>
          <w:color w:val="000000" w:themeColor="text1"/>
        </w:rPr>
        <w:t>K</w:t>
      </w:r>
      <w:r w:rsidR="00226104" w:rsidRPr="004A51D1">
        <w:rPr>
          <w:rFonts w:ascii="Times New Roman" w:hAnsi="Times New Roman" w:cs="Times New Roman"/>
          <w:b/>
          <w:color w:val="000000" w:themeColor="text1"/>
          <w:lang w:val="en-US"/>
        </w:rPr>
        <w:t>ESIMPULAN</w:t>
      </w:r>
    </w:p>
    <w:p w:rsidR="00B83D63" w:rsidRPr="00B83D63" w:rsidRDefault="00B83D63" w:rsidP="00B83D63">
      <w:pPr>
        <w:ind w:firstLine="720"/>
        <w:jc w:val="both"/>
        <w:rPr>
          <w:rFonts w:asciiTheme="majorBidi" w:hAnsiTheme="majorBidi" w:cstheme="majorBidi"/>
          <w:bCs/>
        </w:rPr>
      </w:pPr>
      <w:r w:rsidRPr="00B83D63">
        <w:rPr>
          <w:rFonts w:asciiTheme="majorBidi" w:hAnsiTheme="majorBidi" w:cstheme="majorBidi"/>
          <w:bCs/>
        </w:rPr>
        <w:t>Berdasarkan hasil penelitian yang sudah dilakukan oleh peneliti bahwa pembelajaran daring ini berpengaruh terhadap minat belajar siswa. Dikarenakan siswa itu mudah bosan ketika pembelajaran daring berlangsung karena tidak ada teman di sebelahnya, bertemu dengan gurunya juga. Tetapi temannya hanya ada di dalam video saja. Pembelajarannya kurang menarik tidak seperti pembelajaran di kelas seperti biasanya. Tetapi guru juga harus menciptakan pembelajaran menarik meskipun pembelajaran lewat daring dan bertemu hanya dengan virtual saja.</w:t>
      </w:r>
    </w:p>
    <w:p w:rsidR="00B83D63" w:rsidRPr="00B83D63" w:rsidRDefault="00B83D63" w:rsidP="00B83D63">
      <w:pPr>
        <w:ind w:firstLine="720"/>
        <w:jc w:val="both"/>
        <w:rPr>
          <w:rFonts w:asciiTheme="majorBidi" w:hAnsiTheme="majorBidi" w:cstheme="majorBidi"/>
        </w:rPr>
      </w:pPr>
      <w:r w:rsidRPr="00B83D63">
        <w:rPr>
          <w:rFonts w:asciiTheme="majorBidi" w:hAnsiTheme="majorBidi" w:cstheme="majorBidi"/>
        </w:rPr>
        <w:t xml:space="preserve">Pembelajaran daring ini berpengaruh terhadap minat belajar siswa dikarenakan pembelajarannya berbeda seperti pembelajaran dikelas. Minat belajar siswa bisa turun tidak seperti biasanya itu bisa juga dikarenakan video yang diberikan kurang menarik hanya berupa video saja yang bisa diberikan kepada siswa pada saat pembelajaran daring berlangsung. Jika pembelajaran dikelas kalau siswa minat belajarnya sudah turun tidak semangat lagi biasanya diberikan permainan atau bernyanyi bersama. Bisa juga penerapan pembelajaran dikelas itu bisa diterapkan dalam pembelajaran daring meskipun tidak setiap hari agar siswa tidak mudah bosan pada proses pembelajaran daring berlangsung. Dalam pembelajaran jarak jauh atau pembelajaran daring </w:t>
      </w:r>
      <w:r w:rsidRPr="00B83D63">
        <w:rPr>
          <w:rFonts w:asciiTheme="majorBidi" w:hAnsiTheme="majorBidi" w:cstheme="majorBidi"/>
        </w:rPr>
        <w:lastRenderedPageBreak/>
        <w:t>sampai saat ini, hanya efektif dalam mengerjakan penugasan yang diberikan oleh gurunya.</w:t>
      </w:r>
    </w:p>
    <w:p w:rsidR="00B83D63" w:rsidRPr="00B83D63" w:rsidRDefault="00B83D63" w:rsidP="00B83D63">
      <w:pPr>
        <w:ind w:firstLine="720"/>
        <w:jc w:val="both"/>
        <w:rPr>
          <w:rFonts w:asciiTheme="majorBidi" w:hAnsiTheme="majorBidi" w:cstheme="majorBidi"/>
          <w:bCs/>
        </w:rPr>
      </w:pPr>
      <w:r w:rsidRPr="00B83D63">
        <w:rPr>
          <w:rFonts w:asciiTheme="majorBidi" w:hAnsiTheme="majorBidi" w:cstheme="majorBidi"/>
          <w:bCs/>
        </w:rPr>
        <w:t>Cara untuk menumbuhkan minat belajar pada siswa dengan memberikan motivasi-motivasi belajar kepada siswa dengan perkataan yang positif dan membangun siswa dalam kondisi belajar. Bisa juga dengan memperhatikan siswa pada saat pembelajaran daring berlangsung. Jam pembelajaran pun yang diberikan tidak seperti pembelajaran yang ada di kelas. Sekarang kurang lebih proses pembelajaran selama 3 jam dengan istirahat 30 menit, setelah istirahat proses pembelajaran dimulai kembali sampai waktu yang ditentukan sudah selesai.</w:t>
      </w:r>
    </w:p>
    <w:p w:rsidR="00B83D63" w:rsidRPr="00B83D63" w:rsidRDefault="00B83D63" w:rsidP="00B83D63">
      <w:pPr>
        <w:ind w:firstLine="720"/>
        <w:jc w:val="both"/>
        <w:rPr>
          <w:rFonts w:asciiTheme="majorBidi" w:hAnsiTheme="majorBidi" w:cstheme="majorBidi"/>
        </w:rPr>
      </w:pPr>
      <w:r w:rsidRPr="00B83D63">
        <w:rPr>
          <w:rFonts w:asciiTheme="majorBidi" w:hAnsiTheme="majorBidi" w:cstheme="majorBidi"/>
        </w:rPr>
        <w:t xml:space="preserve">Kelebihan dalam pembelajaran daring ini masih bisa belajar meskipun di rumah yang biasanya disebut Pembelajaran Jarak Jauh (PJJ). Kalau kekurangan yang dialami guru ini banyak juga yaitu seperti tidak bisa memantau siswa secara langsung, tidak bisa bertatap muka secara langsung, tidak bisa mengetahui karakter yang dimiliki oleh siswa, dan ada juga pemberian materi yang kurang efektif yang biasa beberapa jam memberikan materi kepada siswa pada saat pembelajaran daring ini hanya beberapa menit materi yang diberikan kepada siswa. </w:t>
      </w:r>
    </w:p>
    <w:p w:rsidR="00B83D63" w:rsidRPr="00B83D63" w:rsidRDefault="00B83D63" w:rsidP="00B83D63">
      <w:pPr>
        <w:ind w:firstLine="720"/>
        <w:jc w:val="both"/>
        <w:rPr>
          <w:rFonts w:asciiTheme="majorBidi" w:hAnsiTheme="majorBidi" w:cstheme="majorBidi"/>
        </w:rPr>
      </w:pPr>
      <w:r w:rsidRPr="00B83D63">
        <w:rPr>
          <w:rFonts w:asciiTheme="majorBidi" w:hAnsiTheme="majorBidi" w:cstheme="majorBidi"/>
        </w:rPr>
        <w:t>Saran bagi peneliti, guru dan orang tua selalu memberikan motivasi – motivasi kepada siswa dan anaknya agar dalam proses pembelajaran itu tidak cepat bosan dan lemas. Untuk guru bisa menciptakan pembelajaran yang menarik menggugah semangat siswa dan juga selalu memperhatikan siswa dalam proses pembelajaran daring yang berlangsung. Untuk orang tua juga memberikan kenyamanan dalam belajar, tidak selalu memaksa anak dalam belajar dan juga itu melihat situasi dan kondisi sang anak. Dan selalu memberikan perkataan positif dan yang membangun untuk semangat belajar anak, selalu mendampingi anak dalam proses pembelajaran dan membantu anak jika mendapatkan kesulitan dalam proses pembelajaran berlangsung.</w:t>
      </w:r>
    </w:p>
    <w:p w:rsidR="00226104" w:rsidRPr="00967A0F" w:rsidRDefault="00226104" w:rsidP="00226104">
      <w:pPr>
        <w:spacing w:after="0"/>
        <w:jc w:val="both"/>
        <w:rPr>
          <w:rFonts w:ascii="Times New Roman" w:hAnsi="Times New Roman" w:cs="Times New Roman"/>
          <w:b/>
          <w:noProof/>
          <w:lang w:val="en-US"/>
        </w:rPr>
      </w:pPr>
      <w:r w:rsidRPr="00967A0F">
        <w:rPr>
          <w:rFonts w:ascii="Times New Roman" w:hAnsi="Times New Roman" w:cs="Times New Roman"/>
          <w:b/>
          <w:noProof/>
          <w:lang w:val="en-US"/>
        </w:rPr>
        <w:t>DAFTAR PUSTAKA</w:t>
      </w:r>
    </w:p>
    <w:p w:rsidR="00B83D63" w:rsidRPr="00F46486" w:rsidRDefault="00B83D63" w:rsidP="00B83D6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Pr>
          <w:rFonts w:asciiTheme="majorBidi" w:hAnsiTheme="majorBidi" w:cstheme="majorBidi"/>
          <w:sz w:val="24"/>
          <w:szCs w:val="24"/>
        </w:rPr>
        <w:fldChar w:fldCharType="begin" w:fldLock="1"/>
      </w:r>
      <w:r>
        <w:rPr>
          <w:rFonts w:asciiTheme="majorBidi" w:hAnsiTheme="majorBidi" w:cstheme="majorBidi"/>
          <w:sz w:val="24"/>
          <w:szCs w:val="24"/>
        </w:rPr>
        <w:instrText xml:space="preserve">ADDIN Mendeley Bibliography CSL_BIBLIOGRAPHY </w:instrText>
      </w:r>
      <w:r>
        <w:rPr>
          <w:rFonts w:asciiTheme="majorBidi" w:hAnsiTheme="majorBidi" w:cstheme="majorBidi"/>
          <w:sz w:val="24"/>
          <w:szCs w:val="24"/>
        </w:rPr>
        <w:fldChar w:fldCharType="separate"/>
      </w:r>
      <w:r w:rsidRPr="00F46486">
        <w:rPr>
          <w:rFonts w:ascii="Times New Roman" w:hAnsi="Times New Roman" w:cs="Times New Roman"/>
          <w:noProof/>
          <w:sz w:val="24"/>
          <w:szCs w:val="24"/>
        </w:rPr>
        <w:t xml:space="preserve">Andriani, R., &amp; Rasto, R. (2019). Motivasi belajar sebagai determinan hasil belajar siswa. </w:t>
      </w:r>
      <w:r w:rsidRPr="00F46486">
        <w:rPr>
          <w:rFonts w:ascii="Times New Roman" w:hAnsi="Times New Roman" w:cs="Times New Roman"/>
          <w:i/>
          <w:iCs/>
          <w:noProof/>
          <w:sz w:val="24"/>
          <w:szCs w:val="24"/>
        </w:rPr>
        <w:t>Jurnal Pendidikan Manajemen Perkantoran</w:t>
      </w:r>
      <w:r w:rsidRPr="00F46486">
        <w:rPr>
          <w:rFonts w:ascii="Times New Roman" w:hAnsi="Times New Roman" w:cs="Times New Roman"/>
          <w:noProof/>
          <w:sz w:val="24"/>
          <w:szCs w:val="24"/>
        </w:rPr>
        <w:t xml:space="preserve">, </w:t>
      </w:r>
      <w:r w:rsidRPr="00F46486">
        <w:rPr>
          <w:rFonts w:ascii="Times New Roman" w:hAnsi="Times New Roman" w:cs="Times New Roman"/>
          <w:i/>
          <w:iCs/>
          <w:noProof/>
          <w:sz w:val="24"/>
          <w:szCs w:val="24"/>
        </w:rPr>
        <w:t>4</w:t>
      </w:r>
      <w:r w:rsidRPr="00F46486">
        <w:rPr>
          <w:rFonts w:ascii="Times New Roman" w:hAnsi="Times New Roman" w:cs="Times New Roman"/>
          <w:noProof/>
          <w:sz w:val="24"/>
          <w:szCs w:val="24"/>
        </w:rPr>
        <w:t>(1), 80. https://doi.org/10.17509/jpm.v4i1.14958</w:t>
      </w:r>
    </w:p>
    <w:p w:rsidR="00B83D63" w:rsidRPr="00F46486" w:rsidRDefault="00B83D63" w:rsidP="00B83D6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F46486">
        <w:rPr>
          <w:rFonts w:ascii="Times New Roman" w:hAnsi="Times New Roman" w:cs="Times New Roman"/>
          <w:noProof/>
          <w:sz w:val="24"/>
          <w:szCs w:val="24"/>
        </w:rPr>
        <w:t xml:space="preserve">Ashari, M. (2020). </w:t>
      </w:r>
      <w:r w:rsidRPr="00F46486">
        <w:rPr>
          <w:rFonts w:ascii="Times New Roman" w:hAnsi="Times New Roman" w:cs="Times New Roman"/>
          <w:i/>
          <w:iCs/>
          <w:noProof/>
          <w:sz w:val="24"/>
          <w:szCs w:val="24"/>
        </w:rPr>
        <w:t xml:space="preserve">Proses Pembejalaran Daring di Tengah Antisipasi Penyebaran </w:t>
      </w:r>
      <w:r w:rsidRPr="00F46486">
        <w:rPr>
          <w:rFonts w:ascii="Times New Roman" w:hAnsi="Times New Roman" w:cs="Times New Roman"/>
          <w:i/>
          <w:iCs/>
          <w:noProof/>
          <w:sz w:val="24"/>
          <w:szCs w:val="24"/>
        </w:rPr>
        <w:lastRenderedPageBreak/>
        <w:t>Virus Corona Dinilai Belum Maksimal</w:t>
      </w:r>
      <w:r w:rsidRPr="00F46486">
        <w:rPr>
          <w:rFonts w:ascii="Times New Roman" w:hAnsi="Times New Roman" w:cs="Times New Roman"/>
          <w:noProof/>
          <w:sz w:val="24"/>
          <w:szCs w:val="24"/>
        </w:rPr>
        <w:t>. 20 Maret. https://www.pikiran-rakyat.com/pendidikan/pr-01353818/proses-pembejalaran-daring-di-tengah-antisipasi-penyebaran-virus-corona-dinilai-belum-maksimal</w:t>
      </w:r>
    </w:p>
    <w:p w:rsidR="00B83D63" w:rsidRPr="00F46486" w:rsidRDefault="00B83D63" w:rsidP="00B83D6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F46486">
        <w:rPr>
          <w:rFonts w:ascii="Times New Roman" w:hAnsi="Times New Roman" w:cs="Times New Roman"/>
          <w:noProof/>
          <w:sz w:val="24"/>
          <w:szCs w:val="24"/>
        </w:rPr>
        <w:t xml:space="preserve">Aulia, S. (2020). </w:t>
      </w:r>
      <w:r w:rsidRPr="00F46486">
        <w:rPr>
          <w:rFonts w:ascii="Times New Roman" w:hAnsi="Times New Roman" w:cs="Times New Roman"/>
          <w:i/>
          <w:iCs/>
          <w:noProof/>
          <w:sz w:val="24"/>
          <w:szCs w:val="24"/>
        </w:rPr>
        <w:t>Pembelajaran Daring Pada Masa Pandemi</w:t>
      </w:r>
      <w:r w:rsidRPr="00F46486">
        <w:rPr>
          <w:rFonts w:ascii="Times New Roman" w:hAnsi="Times New Roman" w:cs="Times New Roman"/>
          <w:noProof/>
          <w:sz w:val="24"/>
          <w:szCs w:val="24"/>
        </w:rPr>
        <w:t>. 20 Juli. https://www.suara.com/yoursay/2020/07/20/175556/pembelajaran-daring-pada-masa-pandemi</w:t>
      </w:r>
    </w:p>
    <w:p w:rsidR="00B83D63" w:rsidRPr="00F46486" w:rsidRDefault="00B83D63" w:rsidP="00B83D6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F46486">
        <w:rPr>
          <w:rFonts w:ascii="Times New Roman" w:hAnsi="Times New Roman" w:cs="Times New Roman"/>
          <w:noProof/>
          <w:sz w:val="24"/>
          <w:szCs w:val="24"/>
        </w:rPr>
        <w:t xml:space="preserve">Contesa, D. (2020). </w:t>
      </w:r>
      <w:r w:rsidRPr="00F46486">
        <w:rPr>
          <w:rFonts w:ascii="Times New Roman" w:hAnsi="Times New Roman" w:cs="Times New Roman"/>
          <w:i/>
          <w:iCs/>
          <w:noProof/>
          <w:sz w:val="24"/>
          <w:szCs w:val="24"/>
        </w:rPr>
        <w:t>Hubungan Orang Tua dengan Minat Belajar Siswa pada Masa Covid-19</w:t>
      </w:r>
      <w:r w:rsidRPr="00F46486">
        <w:rPr>
          <w:rFonts w:ascii="Times New Roman" w:hAnsi="Times New Roman" w:cs="Times New Roman"/>
          <w:noProof/>
          <w:sz w:val="24"/>
          <w:szCs w:val="24"/>
        </w:rPr>
        <w:t>. 21 Juni. https://mahasiswaindonesia.id/hubungan-orang-tua-dengan-minat-belajar-siswa-pada-masa-covid-19/</w:t>
      </w:r>
    </w:p>
    <w:p w:rsidR="00B83D63" w:rsidRPr="00F46486" w:rsidRDefault="00B83D63" w:rsidP="00B83D6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F46486">
        <w:rPr>
          <w:rFonts w:ascii="Times New Roman" w:hAnsi="Times New Roman" w:cs="Times New Roman"/>
          <w:noProof/>
          <w:sz w:val="24"/>
          <w:szCs w:val="24"/>
        </w:rPr>
        <w:t xml:space="preserve">Dewi, W. A. F. (2020). Dampak COVID-19 terhadap Implementasi Pembelajaran Daring di Sekolah Dasar. </w:t>
      </w:r>
      <w:r w:rsidRPr="00F46486">
        <w:rPr>
          <w:rFonts w:ascii="Times New Roman" w:hAnsi="Times New Roman" w:cs="Times New Roman"/>
          <w:i/>
          <w:iCs/>
          <w:noProof/>
          <w:sz w:val="24"/>
          <w:szCs w:val="24"/>
        </w:rPr>
        <w:t>Edukatif : Jurnal Ilmu Pendidikan</w:t>
      </w:r>
      <w:r w:rsidRPr="00F46486">
        <w:rPr>
          <w:rFonts w:ascii="Times New Roman" w:hAnsi="Times New Roman" w:cs="Times New Roman"/>
          <w:noProof/>
          <w:sz w:val="24"/>
          <w:szCs w:val="24"/>
        </w:rPr>
        <w:t xml:space="preserve">, </w:t>
      </w:r>
      <w:r w:rsidRPr="00F46486">
        <w:rPr>
          <w:rFonts w:ascii="Times New Roman" w:hAnsi="Times New Roman" w:cs="Times New Roman"/>
          <w:i/>
          <w:iCs/>
          <w:noProof/>
          <w:sz w:val="24"/>
          <w:szCs w:val="24"/>
        </w:rPr>
        <w:t>2</w:t>
      </w:r>
      <w:r w:rsidRPr="00F46486">
        <w:rPr>
          <w:rFonts w:ascii="Times New Roman" w:hAnsi="Times New Roman" w:cs="Times New Roman"/>
          <w:noProof/>
          <w:sz w:val="24"/>
          <w:szCs w:val="24"/>
        </w:rPr>
        <w:t>(1), 55–61. https://doi.org/10.31004/edukatif.v2i1.89</w:t>
      </w:r>
    </w:p>
    <w:p w:rsidR="00B83D63" w:rsidRPr="00F46486" w:rsidRDefault="00B83D63" w:rsidP="00B83D6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F46486">
        <w:rPr>
          <w:rFonts w:ascii="Times New Roman" w:hAnsi="Times New Roman" w:cs="Times New Roman"/>
          <w:noProof/>
          <w:sz w:val="24"/>
          <w:szCs w:val="24"/>
        </w:rPr>
        <w:t xml:space="preserve">Fadli, R. (2020). </w:t>
      </w:r>
      <w:r w:rsidRPr="00F46486">
        <w:rPr>
          <w:rFonts w:ascii="Times New Roman" w:hAnsi="Times New Roman" w:cs="Times New Roman"/>
          <w:i/>
          <w:iCs/>
          <w:noProof/>
          <w:sz w:val="24"/>
          <w:szCs w:val="24"/>
        </w:rPr>
        <w:t>Coronavirus</w:t>
      </w:r>
      <w:r w:rsidRPr="00F46486">
        <w:rPr>
          <w:rFonts w:ascii="Times New Roman" w:hAnsi="Times New Roman" w:cs="Times New Roman"/>
          <w:noProof/>
          <w:sz w:val="24"/>
          <w:szCs w:val="24"/>
        </w:rPr>
        <w:t>. https://www.halodoc.com/kesehatan/coronavirus</w:t>
      </w:r>
    </w:p>
    <w:p w:rsidR="00B83D63" w:rsidRPr="00F46486" w:rsidRDefault="00B83D63" w:rsidP="00B83D6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F46486">
        <w:rPr>
          <w:rFonts w:ascii="Times New Roman" w:hAnsi="Times New Roman" w:cs="Times New Roman"/>
          <w:noProof/>
          <w:sz w:val="24"/>
          <w:szCs w:val="24"/>
        </w:rPr>
        <w:t xml:space="preserve">Harnani, S. (2020). </w:t>
      </w:r>
      <w:r w:rsidRPr="00F46486">
        <w:rPr>
          <w:rFonts w:ascii="Times New Roman" w:hAnsi="Times New Roman" w:cs="Times New Roman"/>
          <w:i/>
          <w:iCs/>
          <w:noProof/>
          <w:sz w:val="24"/>
          <w:szCs w:val="24"/>
        </w:rPr>
        <w:t>EFEKTIVITAS PEMBELAJARAN DARING DI MASA PANDEMI COVID-19</w:t>
      </w:r>
      <w:r w:rsidRPr="00F46486">
        <w:rPr>
          <w:rFonts w:ascii="Times New Roman" w:hAnsi="Times New Roman" w:cs="Times New Roman"/>
          <w:noProof/>
          <w:sz w:val="24"/>
          <w:szCs w:val="24"/>
        </w:rPr>
        <w:t>. 7 Juli. https://bdkjakarta.kemenag.go.id/berita/efektivitas-pembelajaran-daring-di-masa-pandemi-covid-19</w:t>
      </w:r>
    </w:p>
    <w:p w:rsidR="00B83D63" w:rsidRPr="00F46486" w:rsidRDefault="00B83D63" w:rsidP="00B83D6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F46486">
        <w:rPr>
          <w:rFonts w:ascii="Times New Roman" w:hAnsi="Times New Roman" w:cs="Times New Roman"/>
          <w:noProof/>
          <w:sz w:val="24"/>
          <w:szCs w:val="24"/>
        </w:rPr>
        <w:t xml:space="preserve">Meidawati,  dan S., &amp; Veteran Bangun Nusantara Sukoharjo, U. (2019). Pengaruh Daring Learning terhadap Hasil Belajar IPA Siswa Sekolah Dasar Abstrak. </w:t>
      </w:r>
      <w:r w:rsidRPr="00F46486">
        <w:rPr>
          <w:rFonts w:ascii="Times New Roman" w:hAnsi="Times New Roman" w:cs="Times New Roman"/>
          <w:i/>
          <w:iCs/>
          <w:noProof/>
          <w:sz w:val="24"/>
          <w:szCs w:val="24"/>
        </w:rPr>
        <w:t>Seminar Nasional Sains &amp; Entrepreneurship</w:t>
      </w:r>
      <w:r w:rsidRPr="00F46486">
        <w:rPr>
          <w:rFonts w:ascii="Times New Roman" w:hAnsi="Times New Roman" w:cs="Times New Roman"/>
          <w:noProof/>
          <w:sz w:val="24"/>
          <w:szCs w:val="24"/>
        </w:rPr>
        <w:t xml:space="preserve">, </w:t>
      </w:r>
      <w:r w:rsidRPr="00F46486">
        <w:rPr>
          <w:rFonts w:ascii="Times New Roman" w:hAnsi="Times New Roman" w:cs="Times New Roman"/>
          <w:i/>
          <w:iCs/>
          <w:noProof/>
          <w:sz w:val="24"/>
          <w:szCs w:val="24"/>
        </w:rPr>
        <w:t>1</w:t>
      </w:r>
      <w:r w:rsidRPr="00F46486">
        <w:rPr>
          <w:rFonts w:ascii="Times New Roman" w:hAnsi="Times New Roman" w:cs="Times New Roman"/>
          <w:noProof/>
          <w:sz w:val="24"/>
          <w:szCs w:val="24"/>
        </w:rPr>
        <w:t>(1), 1–5. https://scholar.google.co.id/scholar?hl=id&amp;as_sdt=0%2C5&amp;q=Pengaruh+D+a+ri+n+g+L+e+a+r+n+i+n+g+terhadapHasilBelajarIPASiswaSekolahDasar&amp;btnG=</w:t>
      </w:r>
    </w:p>
    <w:p w:rsidR="00B83D63" w:rsidRPr="00F46486" w:rsidRDefault="00B83D63" w:rsidP="00B83D6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F46486">
        <w:rPr>
          <w:rFonts w:ascii="Times New Roman" w:hAnsi="Times New Roman" w:cs="Times New Roman"/>
          <w:noProof/>
          <w:sz w:val="24"/>
          <w:szCs w:val="24"/>
        </w:rPr>
        <w:t xml:space="preserve">Pakpahan, R., &amp; Fitriani, Y. (2020). </w:t>
      </w:r>
      <w:r w:rsidRPr="00F46486">
        <w:rPr>
          <w:rFonts w:ascii="Times New Roman" w:hAnsi="Times New Roman" w:cs="Times New Roman"/>
          <w:i/>
          <w:iCs/>
          <w:noProof/>
          <w:sz w:val="24"/>
          <w:szCs w:val="24"/>
        </w:rPr>
        <w:t>JISAMAR (Journal of Information System, Applied, Management, Accounting and Researh)</w:t>
      </w:r>
      <w:r w:rsidRPr="00F46486">
        <w:rPr>
          <w:rFonts w:ascii="Times New Roman" w:hAnsi="Times New Roman" w:cs="Times New Roman"/>
          <w:noProof/>
          <w:sz w:val="24"/>
          <w:szCs w:val="24"/>
        </w:rPr>
        <w:t xml:space="preserve">. </w:t>
      </w:r>
      <w:r w:rsidRPr="00F46486">
        <w:rPr>
          <w:rFonts w:ascii="Times New Roman" w:hAnsi="Times New Roman" w:cs="Times New Roman"/>
          <w:i/>
          <w:iCs/>
          <w:noProof/>
          <w:sz w:val="24"/>
          <w:szCs w:val="24"/>
        </w:rPr>
        <w:t>4</w:t>
      </w:r>
      <w:r w:rsidRPr="00F46486">
        <w:rPr>
          <w:rFonts w:ascii="Times New Roman" w:hAnsi="Times New Roman" w:cs="Times New Roman"/>
          <w:noProof/>
          <w:sz w:val="24"/>
          <w:szCs w:val="24"/>
        </w:rPr>
        <w:t>(2), 30–36.</w:t>
      </w:r>
    </w:p>
    <w:p w:rsidR="00B83D63" w:rsidRPr="00F46486" w:rsidRDefault="00B83D63" w:rsidP="00B83D6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F46486">
        <w:rPr>
          <w:rFonts w:ascii="Times New Roman" w:hAnsi="Times New Roman" w:cs="Times New Roman"/>
          <w:noProof/>
          <w:sz w:val="24"/>
          <w:szCs w:val="24"/>
        </w:rPr>
        <w:t xml:space="preserve">Purwanto, A., Pramono, R., Asbari, M., Santoso, P. B., Wijayanti, L. M., Choi, C. H., &amp; Putri, R. S. (2020). Studi Eksploratif Dampak Pandemi COVID-19 Terhadap Proses Pembelajaran Online di Sekolah Dasar. </w:t>
      </w:r>
      <w:r w:rsidRPr="00F46486">
        <w:rPr>
          <w:rFonts w:ascii="Times New Roman" w:hAnsi="Times New Roman" w:cs="Times New Roman"/>
          <w:i/>
          <w:iCs/>
          <w:noProof/>
          <w:sz w:val="24"/>
          <w:szCs w:val="24"/>
        </w:rPr>
        <w:t xml:space="preserve">EduPsyCouns: Journal of </w:t>
      </w:r>
      <w:r w:rsidRPr="00F46486">
        <w:rPr>
          <w:rFonts w:ascii="Times New Roman" w:hAnsi="Times New Roman" w:cs="Times New Roman"/>
          <w:i/>
          <w:iCs/>
          <w:noProof/>
          <w:sz w:val="24"/>
          <w:szCs w:val="24"/>
        </w:rPr>
        <w:lastRenderedPageBreak/>
        <w:t>Education, Psychology and Counseling</w:t>
      </w:r>
      <w:r w:rsidRPr="00F46486">
        <w:rPr>
          <w:rFonts w:ascii="Times New Roman" w:hAnsi="Times New Roman" w:cs="Times New Roman"/>
          <w:noProof/>
          <w:sz w:val="24"/>
          <w:szCs w:val="24"/>
        </w:rPr>
        <w:t xml:space="preserve">, </w:t>
      </w:r>
      <w:r w:rsidRPr="00F46486">
        <w:rPr>
          <w:rFonts w:ascii="Times New Roman" w:hAnsi="Times New Roman" w:cs="Times New Roman"/>
          <w:i/>
          <w:iCs/>
          <w:noProof/>
          <w:sz w:val="24"/>
          <w:szCs w:val="24"/>
        </w:rPr>
        <w:t>2</w:t>
      </w:r>
      <w:r w:rsidRPr="00F46486">
        <w:rPr>
          <w:rFonts w:ascii="Times New Roman" w:hAnsi="Times New Roman" w:cs="Times New Roman"/>
          <w:noProof/>
          <w:sz w:val="24"/>
          <w:szCs w:val="24"/>
        </w:rPr>
        <w:t>(1), 1–12. https://ummaspul.e-journal.id/Edupsycouns/article/view/397</w:t>
      </w:r>
    </w:p>
    <w:p w:rsidR="00B83D63" w:rsidRPr="00F46486" w:rsidRDefault="00B83D63" w:rsidP="00B83D6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F46486">
        <w:rPr>
          <w:rFonts w:ascii="Times New Roman" w:hAnsi="Times New Roman" w:cs="Times New Roman"/>
          <w:noProof/>
          <w:sz w:val="24"/>
          <w:szCs w:val="24"/>
        </w:rPr>
        <w:t xml:space="preserve">Riamin. (2016). </w:t>
      </w:r>
      <w:r w:rsidRPr="00F46486">
        <w:rPr>
          <w:rFonts w:ascii="Times New Roman" w:hAnsi="Times New Roman" w:cs="Times New Roman"/>
          <w:i/>
          <w:iCs/>
          <w:noProof/>
          <w:sz w:val="24"/>
          <w:szCs w:val="24"/>
        </w:rPr>
        <w:t>Menumbuhkan Minat Belajar Siswa dalam Pembelajaran</w:t>
      </w:r>
      <w:r w:rsidRPr="00F46486">
        <w:rPr>
          <w:rFonts w:ascii="Times New Roman" w:hAnsi="Times New Roman" w:cs="Times New Roman"/>
          <w:noProof/>
          <w:sz w:val="24"/>
          <w:szCs w:val="24"/>
        </w:rPr>
        <w:t>. 14 April. https://www.kompasiana.com/riamin/570ec6323697738d1a3e38b6/menumbuhkan-minat-belajar-siswa-dalam-pembelajaran</w:t>
      </w:r>
    </w:p>
    <w:p w:rsidR="00B83D63" w:rsidRPr="00F46486" w:rsidRDefault="00B83D63" w:rsidP="00B83D6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F46486">
        <w:rPr>
          <w:rFonts w:ascii="Times New Roman" w:hAnsi="Times New Roman" w:cs="Times New Roman"/>
          <w:noProof/>
          <w:sz w:val="24"/>
          <w:szCs w:val="24"/>
        </w:rPr>
        <w:t xml:space="preserve">Ricardo, R., &amp; Meilani, R. I. (2017). Impak Minat dan Motivasi Belajar Terhadap Hasil Belajar Siswa. </w:t>
      </w:r>
      <w:r w:rsidRPr="00F46486">
        <w:rPr>
          <w:rFonts w:ascii="Times New Roman" w:hAnsi="Times New Roman" w:cs="Times New Roman"/>
          <w:i/>
          <w:iCs/>
          <w:noProof/>
          <w:sz w:val="24"/>
          <w:szCs w:val="24"/>
        </w:rPr>
        <w:t>Jurnal Pendidikan Manajemen Perkantoran</w:t>
      </w:r>
      <w:r w:rsidRPr="00F46486">
        <w:rPr>
          <w:rFonts w:ascii="Times New Roman" w:hAnsi="Times New Roman" w:cs="Times New Roman"/>
          <w:noProof/>
          <w:sz w:val="24"/>
          <w:szCs w:val="24"/>
        </w:rPr>
        <w:t xml:space="preserve">, </w:t>
      </w:r>
      <w:r w:rsidRPr="00F46486">
        <w:rPr>
          <w:rFonts w:ascii="Times New Roman" w:hAnsi="Times New Roman" w:cs="Times New Roman"/>
          <w:i/>
          <w:iCs/>
          <w:noProof/>
          <w:sz w:val="24"/>
          <w:szCs w:val="24"/>
        </w:rPr>
        <w:t>2</w:t>
      </w:r>
      <w:r w:rsidRPr="00F46486">
        <w:rPr>
          <w:rFonts w:ascii="Times New Roman" w:hAnsi="Times New Roman" w:cs="Times New Roman"/>
          <w:noProof/>
          <w:sz w:val="24"/>
          <w:szCs w:val="24"/>
        </w:rPr>
        <w:t>(2), 79. https://doi.org/10.17509/jpm.v2i2.8108</w:t>
      </w:r>
    </w:p>
    <w:p w:rsidR="00B83D63" w:rsidRPr="00F46486" w:rsidRDefault="00B83D63" w:rsidP="00B83D6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F46486">
        <w:rPr>
          <w:rFonts w:ascii="Times New Roman" w:hAnsi="Times New Roman" w:cs="Times New Roman"/>
          <w:noProof/>
          <w:sz w:val="24"/>
          <w:szCs w:val="24"/>
        </w:rPr>
        <w:t xml:space="preserve">Sobron, A. ., Bayu, Rani, &amp; Meidawati. (2019). Persepsi Siswa Dalam Studi Pengaruh Daring Learning Terhadap Minat Belajar IPA. </w:t>
      </w:r>
      <w:r w:rsidRPr="00F46486">
        <w:rPr>
          <w:rFonts w:ascii="Times New Roman" w:hAnsi="Times New Roman" w:cs="Times New Roman"/>
          <w:i/>
          <w:iCs/>
          <w:noProof/>
          <w:sz w:val="24"/>
          <w:szCs w:val="24"/>
        </w:rPr>
        <w:t>SCAFFOLDING: Jurnal Pendidikan Islam Dan Multikulturalisme</w:t>
      </w:r>
      <w:r w:rsidRPr="00F46486">
        <w:rPr>
          <w:rFonts w:ascii="Times New Roman" w:hAnsi="Times New Roman" w:cs="Times New Roman"/>
          <w:noProof/>
          <w:sz w:val="24"/>
          <w:szCs w:val="24"/>
        </w:rPr>
        <w:t xml:space="preserve">, </w:t>
      </w:r>
      <w:r w:rsidRPr="00F46486">
        <w:rPr>
          <w:rFonts w:ascii="Times New Roman" w:hAnsi="Times New Roman" w:cs="Times New Roman"/>
          <w:i/>
          <w:iCs/>
          <w:noProof/>
          <w:sz w:val="24"/>
          <w:szCs w:val="24"/>
        </w:rPr>
        <w:t>1</w:t>
      </w:r>
      <w:r w:rsidRPr="00F46486">
        <w:rPr>
          <w:rFonts w:ascii="Times New Roman" w:hAnsi="Times New Roman" w:cs="Times New Roman"/>
          <w:noProof/>
          <w:sz w:val="24"/>
          <w:szCs w:val="24"/>
        </w:rPr>
        <w:t>(2), 30–38.</w:t>
      </w:r>
    </w:p>
    <w:p w:rsidR="00B83D63" w:rsidRPr="00F46486" w:rsidRDefault="00B83D63" w:rsidP="00B83D6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F46486">
        <w:rPr>
          <w:rFonts w:ascii="Times New Roman" w:hAnsi="Times New Roman" w:cs="Times New Roman"/>
          <w:noProof/>
          <w:sz w:val="24"/>
          <w:szCs w:val="24"/>
        </w:rPr>
        <w:t xml:space="preserve">Sugiyono, P. D. (2015). </w:t>
      </w:r>
      <w:r w:rsidRPr="00F46486">
        <w:rPr>
          <w:rFonts w:ascii="Times New Roman" w:hAnsi="Times New Roman" w:cs="Times New Roman"/>
          <w:i/>
          <w:iCs/>
          <w:noProof/>
          <w:sz w:val="24"/>
          <w:szCs w:val="24"/>
        </w:rPr>
        <w:t>METODE PENELITIAN PENDIDIKAN PENDEKATAN KUANTITATIF, KUALITATIF, DAN R&amp;D</w:t>
      </w:r>
      <w:r w:rsidRPr="00F46486">
        <w:rPr>
          <w:rFonts w:ascii="Times New Roman" w:hAnsi="Times New Roman" w:cs="Times New Roman"/>
          <w:noProof/>
          <w:sz w:val="24"/>
          <w:szCs w:val="24"/>
        </w:rPr>
        <w:t>. ALFABETA, cv.</w:t>
      </w:r>
    </w:p>
    <w:p w:rsidR="00B83D63" w:rsidRPr="00F46486" w:rsidRDefault="00B83D63" w:rsidP="00B83D6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F46486">
        <w:rPr>
          <w:rFonts w:ascii="Times New Roman" w:hAnsi="Times New Roman" w:cs="Times New Roman"/>
          <w:noProof/>
          <w:sz w:val="24"/>
          <w:szCs w:val="24"/>
        </w:rPr>
        <w:t xml:space="preserve">Syah, R. H. (2020). Dampak Covid-19 pada Pendidikan di Indonesia: Sekolah, Keterampilan, dan Proses Pembelajaran. </w:t>
      </w:r>
      <w:r w:rsidRPr="00F46486">
        <w:rPr>
          <w:rFonts w:ascii="Times New Roman" w:hAnsi="Times New Roman" w:cs="Times New Roman"/>
          <w:i/>
          <w:iCs/>
          <w:noProof/>
          <w:sz w:val="24"/>
          <w:szCs w:val="24"/>
        </w:rPr>
        <w:t>SALAM: Jurnal Sosial Dan Budaya Syar-I</w:t>
      </w:r>
      <w:r w:rsidRPr="00F46486">
        <w:rPr>
          <w:rFonts w:ascii="Times New Roman" w:hAnsi="Times New Roman" w:cs="Times New Roman"/>
          <w:noProof/>
          <w:sz w:val="24"/>
          <w:szCs w:val="24"/>
        </w:rPr>
        <w:t xml:space="preserve">, </w:t>
      </w:r>
      <w:r w:rsidRPr="00F46486">
        <w:rPr>
          <w:rFonts w:ascii="Times New Roman" w:hAnsi="Times New Roman" w:cs="Times New Roman"/>
          <w:i/>
          <w:iCs/>
          <w:noProof/>
          <w:sz w:val="24"/>
          <w:szCs w:val="24"/>
        </w:rPr>
        <w:t>7</w:t>
      </w:r>
      <w:r w:rsidRPr="00F46486">
        <w:rPr>
          <w:rFonts w:ascii="Times New Roman" w:hAnsi="Times New Roman" w:cs="Times New Roman"/>
          <w:noProof/>
          <w:sz w:val="24"/>
          <w:szCs w:val="24"/>
        </w:rPr>
        <w:t>(5). https://doi.org/10.15408/sjsbs.v7i5.15314</w:t>
      </w:r>
    </w:p>
    <w:p w:rsidR="00B83D63" w:rsidRPr="00F46486" w:rsidRDefault="00B83D63" w:rsidP="00B83D6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F46486">
        <w:rPr>
          <w:rFonts w:ascii="Times New Roman" w:hAnsi="Times New Roman" w:cs="Times New Roman"/>
          <w:noProof/>
          <w:sz w:val="24"/>
          <w:szCs w:val="24"/>
        </w:rPr>
        <w:t xml:space="preserve">Syarifudin, A. S. (2020). Impelementasi Pembelajaran Daring Untuk Meningkatkan Mutu Pendidikan Sebagai Dampak Diterapkannya Social Distancing. </w:t>
      </w:r>
      <w:r w:rsidRPr="00F46486">
        <w:rPr>
          <w:rFonts w:ascii="Times New Roman" w:hAnsi="Times New Roman" w:cs="Times New Roman"/>
          <w:i/>
          <w:iCs/>
          <w:noProof/>
          <w:sz w:val="24"/>
          <w:szCs w:val="24"/>
        </w:rPr>
        <w:t>Jurnal Pendidikan Bahasa Dan Sastra Indonesia Metalingua</w:t>
      </w:r>
      <w:r w:rsidRPr="00F46486">
        <w:rPr>
          <w:rFonts w:ascii="Times New Roman" w:hAnsi="Times New Roman" w:cs="Times New Roman"/>
          <w:noProof/>
          <w:sz w:val="24"/>
          <w:szCs w:val="24"/>
        </w:rPr>
        <w:t xml:space="preserve">, </w:t>
      </w:r>
      <w:r w:rsidRPr="00F46486">
        <w:rPr>
          <w:rFonts w:ascii="Times New Roman" w:hAnsi="Times New Roman" w:cs="Times New Roman"/>
          <w:i/>
          <w:iCs/>
          <w:noProof/>
          <w:sz w:val="24"/>
          <w:szCs w:val="24"/>
        </w:rPr>
        <w:t>5</w:t>
      </w:r>
      <w:r w:rsidRPr="00F46486">
        <w:rPr>
          <w:rFonts w:ascii="Times New Roman" w:hAnsi="Times New Roman" w:cs="Times New Roman"/>
          <w:noProof/>
          <w:sz w:val="24"/>
          <w:szCs w:val="24"/>
        </w:rPr>
        <w:t>(1), 31–34. https://doi.org/10.21107/metalingua.v5i1.7072</w:t>
      </w:r>
    </w:p>
    <w:p w:rsidR="00B83D63" w:rsidRPr="00F46486" w:rsidRDefault="00B83D63" w:rsidP="00B83D6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F46486">
        <w:rPr>
          <w:rFonts w:ascii="Times New Roman" w:hAnsi="Times New Roman" w:cs="Times New Roman"/>
          <w:noProof/>
          <w:sz w:val="24"/>
          <w:szCs w:val="24"/>
        </w:rPr>
        <w:t xml:space="preserve">Wahyono, P., &amp; Husamah, H. (2020). </w:t>
      </w:r>
      <w:r w:rsidRPr="00F46486">
        <w:rPr>
          <w:rFonts w:ascii="Times New Roman" w:hAnsi="Times New Roman" w:cs="Times New Roman"/>
          <w:i/>
          <w:iCs/>
          <w:noProof/>
          <w:sz w:val="24"/>
          <w:szCs w:val="24"/>
        </w:rPr>
        <w:t>Jurnal pendidikan profesi guru</w:t>
      </w:r>
      <w:r w:rsidRPr="00F46486">
        <w:rPr>
          <w:rFonts w:ascii="Times New Roman" w:hAnsi="Times New Roman" w:cs="Times New Roman"/>
          <w:noProof/>
          <w:sz w:val="24"/>
          <w:szCs w:val="24"/>
        </w:rPr>
        <w:t xml:space="preserve">. </w:t>
      </w:r>
      <w:r w:rsidRPr="00F46486">
        <w:rPr>
          <w:rFonts w:ascii="Times New Roman" w:hAnsi="Times New Roman" w:cs="Times New Roman"/>
          <w:i/>
          <w:iCs/>
          <w:noProof/>
          <w:sz w:val="24"/>
          <w:szCs w:val="24"/>
        </w:rPr>
        <w:t>1</w:t>
      </w:r>
      <w:r w:rsidRPr="00F46486">
        <w:rPr>
          <w:rFonts w:ascii="Times New Roman" w:hAnsi="Times New Roman" w:cs="Times New Roman"/>
          <w:noProof/>
          <w:sz w:val="24"/>
          <w:szCs w:val="24"/>
        </w:rPr>
        <w:t>(1), 51–65.</w:t>
      </w:r>
    </w:p>
    <w:p w:rsidR="00B83D63" w:rsidRPr="00F46486" w:rsidRDefault="00B83D63" w:rsidP="00B83D6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F46486">
        <w:rPr>
          <w:rFonts w:ascii="Times New Roman" w:hAnsi="Times New Roman" w:cs="Times New Roman"/>
          <w:noProof/>
          <w:sz w:val="24"/>
          <w:szCs w:val="24"/>
        </w:rPr>
        <w:t xml:space="preserve">Yanti, M. T., Kuntarto, E., &amp; Kurniawan, A. R. (2020). Pemanfaatan Portal Rumah Belajar Kemendikbud Sebagai Model Pembelajaran Daring Di Sekolah Dasar. </w:t>
      </w:r>
      <w:r w:rsidRPr="00F46486">
        <w:rPr>
          <w:rFonts w:ascii="Times New Roman" w:hAnsi="Times New Roman" w:cs="Times New Roman"/>
          <w:i/>
          <w:iCs/>
          <w:noProof/>
          <w:sz w:val="24"/>
          <w:szCs w:val="24"/>
        </w:rPr>
        <w:t>Adi Widya Jurnal Pendidikan Dasar</w:t>
      </w:r>
      <w:r w:rsidRPr="00F46486">
        <w:rPr>
          <w:rFonts w:ascii="Times New Roman" w:hAnsi="Times New Roman" w:cs="Times New Roman"/>
          <w:noProof/>
          <w:sz w:val="24"/>
          <w:szCs w:val="24"/>
        </w:rPr>
        <w:t xml:space="preserve">, </w:t>
      </w:r>
      <w:r w:rsidRPr="00F46486">
        <w:rPr>
          <w:rFonts w:ascii="Times New Roman" w:hAnsi="Times New Roman" w:cs="Times New Roman"/>
          <w:i/>
          <w:iCs/>
          <w:noProof/>
          <w:sz w:val="24"/>
          <w:szCs w:val="24"/>
        </w:rPr>
        <w:t>10</w:t>
      </w:r>
      <w:r w:rsidRPr="00F46486">
        <w:rPr>
          <w:rFonts w:ascii="Times New Roman" w:hAnsi="Times New Roman" w:cs="Times New Roman"/>
          <w:noProof/>
          <w:sz w:val="24"/>
          <w:szCs w:val="24"/>
        </w:rPr>
        <w:t>(1), 61–68. https://doi.org/10.1017/CBO9781107415324.004</w:t>
      </w:r>
    </w:p>
    <w:p w:rsidR="00B83D63" w:rsidRPr="00F46486" w:rsidRDefault="00B83D63" w:rsidP="00B83D63">
      <w:pPr>
        <w:widowControl w:val="0"/>
        <w:autoSpaceDE w:val="0"/>
        <w:autoSpaceDN w:val="0"/>
        <w:adjustRightInd w:val="0"/>
        <w:spacing w:line="240" w:lineRule="auto"/>
        <w:ind w:left="480" w:hanging="480"/>
        <w:jc w:val="both"/>
        <w:rPr>
          <w:rFonts w:ascii="Times New Roman" w:hAnsi="Times New Roman" w:cs="Times New Roman"/>
          <w:noProof/>
          <w:sz w:val="24"/>
        </w:rPr>
      </w:pPr>
      <w:r w:rsidRPr="00F46486">
        <w:rPr>
          <w:rFonts w:ascii="Times New Roman" w:hAnsi="Times New Roman" w:cs="Times New Roman"/>
          <w:noProof/>
          <w:sz w:val="24"/>
          <w:szCs w:val="24"/>
        </w:rPr>
        <w:t xml:space="preserve">Yunita, N. W. (2020). </w:t>
      </w:r>
      <w:r w:rsidRPr="00F46486">
        <w:rPr>
          <w:rFonts w:ascii="Times New Roman" w:hAnsi="Times New Roman" w:cs="Times New Roman"/>
          <w:i/>
          <w:iCs/>
          <w:noProof/>
          <w:sz w:val="24"/>
          <w:szCs w:val="24"/>
        </w:rPr>
        <w:t xml:space="preserve">Penyebab, Asal Mula, dan Pencegahan Virus Corona di </w:t>
      </w:r>
      <w:r w:rsidRPr="00F46486">
        <w:rPr>
          <w:rFonts w:ascii="Times New Roman" w:hAnsi="Times New Roman" w:cs="Times New Roman"/>
          <w:i/>
          <w:iCs/>
          <w:noProof/>
          <w:sz w:val="24"/>
          <w:szCs w:val="24"/>
        </w:rPr>
        <w:lastRenderedPageBreak/>
        <w:t>Indonesia</w:t>
      </w:r>
      <w:r w:rsidRPr="00F46486">
        <w:rPr>
          <w:rFonts w:ascii="Times New Roman" w:hAnsi="Times New Roman" w:cs="Times New Roman"/>
          <w:noProof/>
          <w:sz w:val="24"/>
          <w:szCs w:val="24"/>
        </w:rPr>
        <w:t>. 28 Maret. https://m.detik.com/news/berita/d-4956764/penyebab-asal-mula-dan-pencegahan-virus-corona-di-indonesia</w:t>
      </w:r>
    </w:p>
    <w:p w:rsidR="00B83D63" w:rsidRPr="00233A6A" w:rsidRDefault="00B83D63" w:rsidP="00B83D63">
      <w:pPr>
        <w:jc w:val="both"/>
        <w:rPr>
          <w:rStyle w:val="Hyperlink"/>
          <w:rFonts w:asciiTheme="majorBidi" w:eastAsia="SimSun" w:hAnsiTheme="majorBidi" w:cstheme="majorBidi"/>
          <w:i/>
          <w:sz w:val="24"/>
          <w:szCs w:val="24"/>
        </w:rPr>
      </w:pPr>
      <w:r>
        <w:rPr>
          <w:rFonts w:asciiTheme="majorBidi" w:hAnsiTheme="majorBidi" w:cstheme="majorBidi"/>
          <w:sz w:val="24"/>
          <w:szCs w:val="24"/>
        </w:rPr>
        <w:fldChar w:fldCharType="end"/>
      </w:r>
    </w:p>
    <w:p w:rsidR="00B83D63" w:rsidRPr="00C5100A" w:rsidRDefault="00B83D63" w:rsidP="00B83D63">
      <w:pPr>
        <w:spacing w:line="240" w:lineRule="auto"/>
        <w:jc w:val="both"/>
        <w:rPr>
          <w:rFonts w:asciiTheme="majorBidi" w:hAnsiTheme="majorBidi" w:cstheme="majorBidi"/>
          <w:sz w:val="24"/>
          <w:szCs w:val="24"/>
        </w:rPr>
      </w:pPr>
    </w:p>
    <w:p w:rsidR="00DD7F6F" w:rsidRPr="00B83D63" w:rsidRDefault="00DD7F6F" w:rsidP="00B83D63">
      <w:pPr>
        <w:widowControl w:val="0"/>
        <w:autoSpaceDE w:val="0"/>
        <w:autoSpaceDN w:val="0"/>
        <w:adjustRightInd w:val="0"/>
        <w:spacing w:after="0"/>
        <w:jc w:val="both"/>
        <w:rPr>
          <w:rFonts w:ascii="Times New Roman" w:hAnsi="Times New Roman" w:cs="Times New Roman"/>
          <w:color w:val="000000"/>
        </w:rPr>
      </w:pPr>
    </w:p>
    <w:sectPr w:rsidR="00DD7F6F" w:rsidRPr="00B83D63" w:rsidSect="00290350">
      <w:headerReference w:type="default" r:id="rId14"/>
      <w:type w:val="continuous"/>
      <w:pgSz w:w="11907" w:h="18711"/>
      <w:pgMar w:top="1440" w:right="1080" w:bottom="1440" w:left="1080" w:header="851" w:footer="709" w:gutter="0"/>
      <w:pgNumType w:start="2"/>
      <w:cols w:num="2"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4D1CED" w:rsidRDefault="004D1CED" w:rsidP="00B83D63">
      <w:pPr>
        <w:spacing w:after="0" w:line="240" w:lineRule="auto"/>
      </w:pPr>
      <w:r>
        <w:separator/>
      </w:r>
    </w:p>
  </w:endnote>
  <w:endnote w:type="continuationSeparator" w:id="0">
    <w:p w:rsidR="004D1CED" w:rsidRDefault="004D1CED" w:rsidP="00B83D6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17550" w:rsidRPr="0007693B" w:rsidRDefault="002141D8" w:rsidP="00A45EC3">
    <w:pPr>
      <w:pStyle w:val="Footer"/>
      <w:jc w:val="right"/>
      <w:rPr>
        <w:rFonts w:ascii="Times New Roman" w:hAnsi="Times New Roman" w:cs="Times New Roman"/>
      </w:rPr>
    </w:pPr>
    <w:proofErr w:type="spellStart"/>
    <w:proofErr w:type="gramStart"/>
    <w:r>
      <w:rPr>
        <w:rFonts w:ascii="Times New Roman" w:hAnsi="Times New Roman" w:cs="Times New Roman"/>
        <w:lang w:val="en-US"/>
      </w:rPr>
      <w:t>Edukasi</w:t>
    </w:r>
    <w:proofErr w:type="spellEnd"/>
    <w:r w:rsidR="00F0396E">
      <w:rPr>
        <w:rFonts w:ascii="Times New Roman" w:hAnsi="Times New Roman" w:cs="Times New Roman"/>
        <w:lang w:val="en-US"/>
      </w:rPr>
      <w:t xml:space="preserve"> :</w:t>
    </w:r>
    <w:proofErr w:type="gramEnd"/>
    <w:r w:rsidR="00F0396E">
      <w:rPr>
        <w:rFonts w:ascii="Times New Roman" w:hAnsi="Times New Roman" w:cs="Times New Roman"/>
        <w:lang w:val="en-US"/>
      </w:rPr>
      <w:t xml:space="preserve"> </w:t>
    </w:r>
    <w:proofErr w:type="spellStart"/>
    <w:r w:rsidR="00F0396E">
      <w:rPr>
        <w:rFonts w:ascii="Times New Roman" w:hAnsi="Times New Roman" w:cs="Times New Roman"/>
        <w:lang w:val="en-US"/>
      </w:rPr>
      <w:t>Jurnal</w:t>
    </w:r>
    <w:proofErr w:type="spellEnd"/>
    <w:r w:rsidR="00F0396E">
      <w:rPr>
        <w:rFonts w:ascii="Times New Roman" w:hAnsi="Times New Roman" w:cs="Times New Roman"/>
        <w:lang w:val="en-US"/>
      </w:rPr>
      <w:t xml:space="preserve"> </w:t>
    </w:r>
    <w:proofErr w:type="spellStart"/>
    <w:r w:rsidR="00F0396E">
      <w:rPr>
        <w:rFonts w:ascii="Times New Roman" w:hAnsi="Times New Roman" w:cs="Times New Roman"/>
        <w:lang w:val="en-US"/>
      </w:rPr>
      <w:t>Ilmu</w:t>
    </w:r>
    <w:proofErr w:type="spellEnd"/>
    <w:r w:rsidR="00F0396E">
      <w:rPr>
        <w:rFonts w:ascii="Times New Roman" w:hAnsi="Times New Roman" w:cs="Times New Roman"/>
        <w:lang w:val="en-US"/>
      </w:rPr>
      <w:t xml:space="preserve"> </w:t>
    </w:r>
    <w:proofErr w:type="spellStart"/>
    <w:r w:rsidR="00F0396E">
      <w:rPr>
        <w:rFonts w:ascii="Times New Roman" w:hAnsi="Times New Roman" w:cs="Times New Roman"/>
        <w:lang w:val="en-US"/>
      </w:rPr>
      <w:t>Pendidikan</w:t>
    </w:r>
    <w:proofErr w:type="spellEnd"/>
    <w:r w:rsidR="00F0396E">
      <w:rPr>
        <w:rFonts w:ascii="Times New Roman" w:hAnsi="Times New Roman" w:cs="Times New Roman"/>
        <w:lang w:val="en-US"/>
      </w:rPr>
      <w:t xml:space="preserve">  </w:t>
    </w:r>
    <w:proofErr w:type="spellStart"/>
    <w:r w:rsidR="00F0396E">
      <w:rPr>
        <w:rFonts w:ascii="Times New Roman" w:hAnsi="Times New Roman" w:cs="Times New Roman"/>
        <w:lang w:val="en-US"/>
      </w:rPr>
      <w:t>Vol</w:t>
    </w:r>
    <w:proofErr w:type="spellEnd"/>
    <w:r w:rsidR="00F0396E">
      <w:rPr>
        <w:rFonts w:ascii="Times New Roman" w:hAnsi="Times New Roman" w:cs="Times New Roman"/>
        <w:lang w:val="en-US"/>
      </w:rPr>
      <w:t xml:space="preserve"> </w:t>
    </w:r>
    <w:r w:rsidR="00F0396E">
      <w:rPr>
        <w:rFonts w:ascii="Times New Roman" w:hAnsi="Times New Roman" w:cs="Times New Roman"/>
      </w:rPr>
      <w:t>2</w:t>
    </w:r>
    <w:r w:rsidR="00F0396E">
      <w:rPr>
        <w:rFonts w:ascii="Times New Roman" w:hAnsi="Times New Roman" w:cs="Times New Roman"/>
        <w:lang w:val="en-US"/>
      </w:rPr>
      <w:t xml:space="preserve"> No </w:t>
    </w:r>
    <w:r w:rsidR="00F0396E">
      <w:rPr>
        <w:rFonts w:ascii="Times New Roman" w:hAnsi="Times New Roman" w:cs="Times New Roman"/>
      </w:rPr>
      <w:t>2</w:t>
    </w:r>
    <w:r w:rsidR="00F0396E">
      <w:rPr>
        <w:rFonts w:ascii="Times New Roman" w:hAnsi="Times New Roman" w:cs="Times New Roman"/>
        <w:lang w:val="en-US"/>
      </w:rPr>
      <w:t xml:space="preserve"> April </w:t>
    </w:r>
    <w:r w:rsidR="00F0396E">
      <w:rPr>
        <w:rFonts w:ascii="Times New Roman" w:hAnsi="Times New Roman" w:cs="Times New Roman"/>
      </w:rPr>
      <w:t>2020</w:t>
    </w:r>
    <w:r>
      <w:rPr>
        <w:rFonts w:ascii="Times New Roman" w:hAnsi="Times New Roman" w:cs="Times New Roman"/>
        <w:lang w:val="en-US"/>
      </w:rPr>
      <w:t xml:space="preserve">   p-ISSN </w:t>
    </w:r>
    <w:r w:rsidR="00A45EC3">
      <w:rPr>
        <w:rFonts w:ascii="Times New Roman" w:hAnsi="Times New Roman" w:cs="Times New Roman"/>
      </w:rPr>
      <w:t>2656-8063</w:t>
    </w:r>
    <w:r w:rsidR="0007693B">
      <w:rPr>
        <w:rFonts w:ascii="Times New Roman" w:hAnsi="Times New Roman" w:cs="Times New Roman"/>
        <w:lang w:val="en-US"/>
      </w:rPr>
      <w:t xml:space="preserve">   e-ISSN </w:t>
    </w:r>
    <w:r w:rsidR="0007693B">
      <w:rPr>
        <w:rFonts w:ascii="Times New Roman" w:hAnsi="Times New Roman" w:cs="Times New Roman"/>
      </w:rPr>
      <w:t>26568071</w:t>
    </w:r>
  </w:p>
  <w:p w:rsidR="00842CF3" w:rsidRDefault="004D1CE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4D1CED" w:rsidRDefault="004D1CED" w:rsidP="00B83D63">
      <w:pPr>
        <w:spacing w:after="0" w:line="240" w:lineRule="auto"/>
      </w:pPr>
      <w:r>
        <w:separator/>
      </w:r>
    </w:p>
  </w:footnote>
  <w:footnote w:type="continuationSeparator" w:id="0">
    <w:p w:rsidR="004D1CED" w:rsidRDefault="004D1CED" w:rsidP="00B83D63">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456CD" w:rsidRPr="0070159C" w:rsidRDefault="002141D8" w:rsidP="006456CD">
    <w:pPr>
      <w:pStyle w:val="Header"/>
      <w:jc w:val="both"/>
      <w:rPr>
        <w:rFonts w:ascii="Times New Roman" w:hAnsi="Times New Roman" w:cs="Times New Roman"/>
        <w:i/>
        <w:lang w:val="en-US"/>
      </w:rPr>
    </w:pPr>
    <w:r w:rsidRPr="006456CD">
      <w:rPr>
        <w:rFonts w:ascii="Times New Roman" w:hAnsi="Times New Roman" w:cs="Times New Roman"/>
      </w:rPr>
      <w:fldChar w:fldCharType="begin"/>
    </w:r>
    <w:r w:rsidRPr="006456CD">
      <w:rPr>
        <w:rFonts w:ascii="Times New Roman" w:hAnsi="Times New Roman" w:cs="Times New Roman"/>
      </w:rPr>
      <w:instrText xml:space="preserve"> PAGE   \* MERGEFORMAT </w:instrText>
    </w:r>
    <w:r w:rsidRPr="006456CD">
      <w:rPr>
        <w:rFonts w:ascii="Times New Roman" w:hAnsi="Times New Roman" w:cs="Times New Roman"/>
      </w:rPr>
      <w:fldChar w:fldCharType="separate"/>
    </w:r>
    <w:r w:rsidR="00226104" w:rsidRPr="00226104">
      <w:rPr>
        <w:rFonts w:ascii="Times New Roman" w:hAnsi="Times New Roman" w:cs="Times New Roman"/>
        <w:b/>
        <w:bCs/>
        <w:noProof/>
      </w:rPr>
      <w:t>2</w:t>
    </w:r>
    <w:r w:rsidRPr="006456CD">
      <w:rPr>
        <w:rFonts w:ascii="Times New Roman" w:hAnsi="Times New Roman" w:cs="Times New Roman"/>
      </w:rPr>
      <w:fldChar w:fldCharType="end"/>
    </w:r>
    <w:r w:rsidRPr="006456CD">
      <w:rPr>
        <w:rFonts w:ascii="Times New Roman" w:hAnsi="Times New Roman" w:cs="Times New Roman"/>
        <w:b/>
        <w:bCs/>
      </w:rPr>
      <w:t xml:space="preserve"> </w:t>
    </w:r>
    <w:r w:rsidRPr="001B6D6F">
      <w:t>|</w:t>
    </w:r>
    <w:r w:rsidRPr="001B6D6F">
      <w:rPr>
        <w:b/>
        <w:bCs/>
      </w:rPr>
      <w:t xml:space="preserve"> </w:t>
    </w:r>
    <w:r>
      <w:rPr>
        <w:rFonts w:ascii="Times New Roman" w:hAnsi="Times New Roman" w:cs="Times New Roman"/>
        <w:i/>
        <w:noProof/>
        <w:lang w:val="en-US"/>
      </w:rPr>
      <w:t>Judul –Nama Penulis</w:t>
    </w:r>
  </w:p>
  <w:p w:rsidR="00842CF3" w:rsidRPr="001B6D6F" w:rsidRDefault="004D1CED">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75A1C" w:rsidRPr="00B83D63" w:rsidRDefault="002141D8" w:rsidP="00B83D63">
    <w:pPr>
      <w:spacing w:after="0" w:line="240" w:lineRule="auto"/>
      <w:ind w:left="567" w:hanging="567"/>
      <w:jc w:val="both"/>
      <w:rPr>
        <w:rFonts w:ascii="Times New Roman" w:hAnsi="Times New Roman" w:cs="Times New Roman"/>
        <w:b/>
        <w:sz w:val="24"/>
        <w:szCs w:val="24"/>
      </w:rPr>
    </w:pPr>
    <w:r w:rsidRPr="00006FDD">
      <w:rPr>
        <w:rFonts w:ascii="Times New Roman" w:hAnsi="Times New Roman" w:cs="Times New Roman"/>
      </w:rPr>
      <w:fldChar w:fldCharType="begin"/>
    </w:r>
    <w:r w:rsidRPr="00006FDD">
      <w:rPr>
        <w:rFonts w:ascii="Times New Roman" w:hAnsi="Times New Roman" w:cs="Times New Roman"/>
      </w:rPr>
      <w:instrText xml:space="preserve"> PAGE   \* MERGEFORMAT </w:instrText>
    </w:r>
    <w:r w:rsidRPr="00006FDD">
      <w:rPr>
        <w:rFonts w:ascii="Times New Roman" w:hAnsi="Times New Roman" w:cs="Times New Roman"/>
      </w:rPr>
      <w:fldChar w:fldCharType="separate"/>
    </w:r>
    <w:r w:rsidR="00F0396E">
      <w:rPr>
        <w:rFonts w:ascii="Times New Roman" w:hAnsi="Times New Roman" w:cs="Times New Roman"/>
        <w:noProof/>
      </w:rPr>
      <w:t>2</w:t>
    </w:r>
    <w:r w:rsidRPr="00006FDD">
      <w:rPr>
        <w:rFonts w:ascii="Times New Roman" w:hAnsi="Times New Roman" w:cs="Times New Roman"/>
      </w:rPr>
      <w:fldChar w:fldCharType="end"/>
    </w:r>
    <w:r w:rsidRPr="00006FDD">
      <w:rPr>
        <w:rFonts w:ascii="Times New Roman" w:hAnsi="Times New Roman" w:cs="Times New Roman"/>
        <w:noProof/>
        <w:lang w:val="en-US"/>
      </w:rPr>
      <w:t xml:space="preserve"> </w:t>
    </w:r>
    <w:r>
      <w:rPr>
        <w:noProof/>
        <w:lang w:val="en-US"/>
      </w:rPr>
      <w:t xml:space="preserve"> </w:t>
    </w:r>
    <w:r w:rsidR="00B83D63">
      <w:rPr>
        <w:rFonts w:ascii="Times New Roman" w:hAnsi="Times New Roman" w:cs="Times New Roman"/>
        <w:i/>
        <w:noProof/>
        <w:sz w:val="20"/>
        <w:szCs w:val="20"/>
      </w:rPr>
      <w:t>Pengaruh Pembelajaran Daring Terhadap Minat Belajar Siswa SD/MI Pada Masa Covid-19 di Desa Karanggayam – Ria Yunitasari, Umi Hanifah</w:t>
    </w:r>
  </w:p>
  <w:p w:rsidR="00CA5851" w:rsidRPr="00CA5851" w:rsidRDefault="004D1CED" w:rsidP="00CA5851">
    <w:pPr>
      <w:spacing w:after="0" w:line="240" w:lineRule="auto"/>
      <w:jc w:val="both"/>
      <w:rPr>
        <w:rFonts w:ascii="Times New Roman" w:hAnsi="Times New Roman" w:cs="Times New Roman"/>
        <w:i/>
        <w:sz w:val="20"/>
        <w:szCs w:val="20"/>
        <w:lang w:val="en-US"/>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37660336"/>
    <w:multiLevelType w:val="hybridMultilevel"/>
    <w:tmpl w:val="26BEB9AA"/>
    <w:lvl w:ilvl="0" w:tplc="0421000F">
      <w:start w:val="1"/>
      <w:numFmt w:val="decimal"/>
      <w:pStyle w:val="bulletlist"/>
      <w:lvlText w:val="%1."/>
      <w:lvlJc w:val="left"/>
      <w:pPr>
        <w:tabs>
          <w:tab w:val="num" w:pos="72"/>
        </w:tabs>
        <w:ind w:left="72" w:hanging="360"/>
      </w:pPr>
      <w:rPr>
        <w:rFonts w:cs="Times New Roman" w:hint="default"/>
      </w:rPr>
    </w:lvl>
    <w:lvl w:ilvl="1" w:tplc="04090003">
      <w:start w:val="1"/>
      <w:numFmt w:val="bullet"/>
      <w:lvlText w:val="o"/>
      <w:lvlJc w:val="left"/>
      <w:pPr>
        <w:tabs>
          <w:tab w:val="num" w:pos="864"/>
        </w:tabs>
        <w:ind w:left="864" w:hanging="360"/>
      </w:pPr>
      <w:rPr>
        <w:rFonts w:ascii="Courier New" w:hAnsi="Courier New" w:hint="default"/>
      </w:rPr>
    </w:lvl>
    <w:lvl w:ilvl="2" w:tplc="04090005">
      <w:start w:val="1"/>
      <w:numFmt w:val="bullet"/>
      <w:lvlText w:val=""/>
      <w:lvlJc w:val="left"/>
      <w:pPr>
        <w:tabs>
          <w:tab w:val="num" w:pos="1584"/>
        </w:tabs>
        <w:ind w:left="1584" w:hanging="360"/>
      </w:pPr>
      <w:rPr>
        <w:rFonts w:ascii="Wingdings" w:hAnsi="Wingdings" w:hint="default"/>
      </w:rPr>
    </w:lvl>
    <w:lvl w:ilvl="3" w:tplc="04090001">
      <w:start w:val="1"/>
      <w:numFmt w:val="bullet"/>
      <w:lvlText w:val=""/>
      <w:lvlJc w:val="left"/>
      <w:pPr>
        <w:tabs>
          <w:tab w:val="num" w:pos="2304"/>
        </w:tabs>
        <w:ind w:left="2304" w:hanging="360"/>
      </w:pPr>
      <w:rPr>
        <w:rFonts w:ascii="Symbol" w:hAnsi="Symbol" w:hint="default"/>
      </w:rPr>
    </w:lvl>
    <w:lvl w:ilvl="4" w:tplc="04090003">
      <w:start w:val="1"/>
      <w:numFmt w:val="bullet"/>
      <w:lvlText w:val="o"/>
      <w:lvlJc w:val="left"/>
      <w:pPr>
        <w:tabs>
          <w:tab w:val="num" w:pos="3024"/>
        </w:tabs>
        <w:ind w:left="3024" w:hanging="360"/>
      </w:pPr>
      <w:rPr>
        <w:rFonts w:ascii="Courier New" w:hAnsi="Courier New" w:hint="default"/>
      </w:rPr>
    </w:lvl>
    <w:lvl w:ilvl="5" w:tplc="04090005">
      <w:start w:val="1"/>
      <w:numFmt w:val="bullet"/>
      <w:lvlText w:val=""/>
      <w:lvlJc w:val="left"/>
      <w:pPr>
        <w:tabs>
          <w:tab w:val="num" w:pos="3744"/>
        </w:tabs>
        <w:ind w:left="3744" w:hanging="360"/>
      </w:pPr>
      <w:rPr>
        <w:rFonts w:ascii="Wingdings" w:hAnsi="Wingdings" w:hint="default"/>
      </w:rPr>
    </w:lvl>
    <w:lvl w:ilvl="6" w:tplc="04090001">
      <w:start w:val="1"/>
      <w:numFmt w:val="bullet"/>
      <w:lvlText w:val=""/>
      <w:lvlJc w:val="left"/>
      <w:pPr>
        <w:tabs>
          <w:tab w:val="num" w:pos="4464"/>
        </w:tabs>
        <w:ind w:left="4464" w:hanging="360"/>
      </w:pPr>
      <w:rPr>
        <w:rFonts w:ascii="Symbol" w:hAnsi="Symbol" w:hint="default"/>
      </w:rPr>
    </w:lvl>
    <w:lvl w:ilvl="7" w:tplc="04090003">
      <w:start w:val="1"/>
      <w:numFmt w:val="bullet"/>
      <w:lvlText w:val="o"/>
      <w:lvlJc w:val="left"/>
      <w:pPr>
        <w:tabs>
          <w:tab w:val="num" w:pos="5184"/>
        </w:tabs>
        <w:ind w:left="5184" w:hanging="360"/>
      </w:pPr>
      <w:rPr>
        <w:rFonts w:ascii="Courier New" w:hAnsi="Courier New" w:hint="default"/>
      </w:rPr>
    </w:lvl>
    <w:lvl w:ilvl="8" w:tplc="04090005">
      <w:start w:val="1"/>
      <w:numFmt w:val="bullet"/>
      <w:lvlText w:val=""/>
      <w:lvlJc w:val="left"/>
      <w:pPr>
        <w:tabs>
          <w:tab w:val="num" w:pos="5904"/>
        </w:tabs>
        <w:ind w:left="5904" w:hanging="360"/>
      </w:pPr>
      <w:rPr>
        <w:rFonts w:ascii="Wingdings" w:hAnsi="Wingdings" w:hint="default"/>
      </w:rPr>
    </w:lvl>
  </w:abstractNum>
  <w:abstractNum w:abstractNumId="1">
    <w:nsid w:val="4189603E"/>
    <w:multiLevelType w:val="multilevel"/>
    <w:tmpl w:val="F3FA876A"/>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outline w:val="0"/>
        <w:shadow w:val="0"/>
        <w:emboss w:val="0"/>
        <w:imprint w:val="0"/>
        <w:vanish w:val="0"/>
        <w:color w:val="auto"/>
        <w:sz w:val="20"/>
        <w:szCs w:val="20"/>
        <w:vertAlign w:val="base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3">
      <w:start w:val="1"/>
      <w:numFmt w:val="lowerLetter"/>
      <w:pStyle w:val="Heading4"/>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26104"/>
    <w:rsid w:val="00007E77"/>
    <w:rsid w:val="0001192A"/>
    <w:rsid w:val="00017C33"/>
    <w:rsid w:val="00026485"/>
    <w:rsid w:val="00027AB5"/>
    <w:rsid w:val="0003545A"/>
    <w:rsid w:val="00043877"/>
    <w:rsid w:val="00052762"/>
    <w:rsid w:val="00057F99"/>
    <w:rsid w:val="00062391"/>
    <w:rsid w:val="000623C5"/>
    <w:rsid w:val="000638D8"/>
    <w:rsid w:val="000740D9"/>
    <w:rsid w:val="00074873"/>
    <w:rsid w:val="0007693B"/>
    <w:rsid w:val="00077D66"/>
    <w:rsid w:val="000813E7"/>
    <w:rsid w:val="000B3A67"/>
    <w:rsid w:val="000B4F29"/>
    <w:rsid w:val="000B5F20"/>
    <w:rsid w:val="000C0A08"/>
    <w:rsid w:val="000C1227"/>
    <w:rsid w:val="000C1B2E"/>
    <w:rsid w:val="000C680D"/>
    <w:rsid w:val="000C77B8"/>
    <w:rsid w:val="000F0C2F"/>
    <w:rsid w:val="000F3F7D"/>
    <w:rsid w:val="000F51C7"/>
    <w:rsid w:val="00103F49"/>
    <w:rsid w:val="00106233"/>
    <w:rsid w:val="001068AA"/>
    <w:rsid w:val="0011133B"/>
    <w:rsid w:val="00125419"/>
    <w:rsid w:val="00132507"/>
    <w:rsid w:val="001344C0"/>
    <w:rsid w:val="00141E5D"/>
    <w:rsid w:val="00147549"/>
    <w:rsid w:val="001512FF"/>
    <w:rsid w:val="00162ED9"/>
    <w:rsid w:val="00174732"/>
    <w:rsid w:val="001760A4"/>
    <w:rsid w:val="00186235"/>
    <w:rsid w:val="001914C6"/>
    <w:rsid w:val="00197F16"/>
    <w:rsid w:val="001A79A5"/>
    <w:rsid w:val="001B423D"/>
    <w:rsid w:val="001B4AAB"/>
    <w:rsid w:val="001C6D22"/>
    <w:rsid w:val="001D2BE8"/>
    <w:rsid w:val="001D48BB"/>
    <w:rsid w:val="001D70AE"/>
    <w:rsid w:val="001E2897"/>
    <w:rsid w:val="001E4368"/>
    <w:rsid w:val="001E53AA"/>
    <w:rsid w:val="001F007D"/>
    <w:rsid w:val="001F0446"/>
    <w:rsid w:val="001F2689"/>
    <w:rsid w:val="001F671D"/>
    <w:rsid w:val="001F77CE"/>
    <w:rsid w:val="001F7C72"/>
    <w:rsid w:val="00213C75"/>
    <w:rsid w:val="002141D8"/>
    <w:rsid w:val="00226104"/>
    <w:rsid w:val="002328EB"/>
    <w:rsid w:val="00234C6A"/>
    <w:rsid w:val="002435A5"/>
    <w:rsid w:val="00250684"/>
    <w:rsid w:val="00250FA8"/>
    <w:rsid w:val="00253BB3"/>
    <w:rsid w:val="00253F60"/>
    <w:rsid w:val="002677FD"/>
    <w:rsid w:val="0028165E"/>
    <w:rsid w:val="002A1016"/>
    <w:rsid w:val="002A7BE8"/>
    <w:rsid w:val="002B2E9F"/>
    <w:rsid w:val="002C2A81"/>
    <w:rsid w:val="002C6D13"/>
    <w:rsid w:val="002E1F4B"/>
    <w:rsid w:val="002E7626"/>
    <w:rsid w:val="002E7E71"/>
    <w:rsid w:val="002F2ABA"/>
    <w:rsid w:val="002F59DC"/>
    <w:rsid w:val="002F5A06"/>
    <w:rsid w:val="00302AE1"/>
    <w:rsid w:val="00311BF1"/>
    <w:rsid w:val="00312B63"/>
    <w:rsid w:val="0031657D"/>
    <w:rsid w:val="00316885"/>
    <w:rsid w:val="00317B12"/>
    <w:rsid w:val="00332276"/>
    <w:rsid w:val="00333D6F"/>
    <w:rsid w:val="00334B69"/>
    <w:rsid w:val="0034206A"/>
    <w:rsid w:val="003452DD"/>
    <w:rsid w:val="00347B60"/>
    <w:rsid w:val="00357562"/>
    <w:rsid w:val="00363BEF"/>
    <w:rsid w:val="00384B11"/>
    <w:rsid w:val="00384E4C"/>
    <w:rsid w:val="00395CF1"/>
    <w:rsid w:val="003B3ACD"/>
    <w:rsid w:val="003C2734"/>
    <w:rsid w:val="003D3E5F"/>
    <w:rsid w:val="003D7873"/>
    <w:rsid w:val="003D7D74"/>
    <w:rsid w:val="003D7E12"/>
    <w:rsid w:val="003E2075"/>
    <w:rsid w:val="003F2F7B"/>
    <w:rsid w:val="003F6D47"/>
    <w:rsid w:val="00405553"/>
    <w:rsid w:val="00407C69"/>
    <w:rsid w:val="004140D0"/>
    <w:rsid w:val="004160B7"/>
    <w:rsid w:val="00427E7E"/>
    <w:rsid w:val="00432C59"/>
    <w:rsid w:val="004423C1"/>
    <w:rsid w:val="00444B98"/>
    <w:rsid w:val="004529A0"/>
    <w:rsid w:val="0045301F"/>
    <w:rsid w:val="004705B6"/>
    <w:rsid w:val="004710FF"/>
    <w:rsid w:val="00481A3F"/>
    <w:rsid w:val="004828FA"/>
    <w:rsid w:val="004A015A"/>
    <w:rsid w:val="004A641C"/>
    <w:rsid w:val="004B28E1"/>
    <w:rsid w:val="004C447F"/>
    <w:rsid w:val="004D1CED"/>
    <w:rsid w:val="004F7D0F"/>
    <w:rsid w:val="00514065"/>
    <w:rsid w:val="00514E07"/>
    <w:rsid w:val="00520E38"/>
    <w:rsid w:val="00523E0A"/>
    <w:rsid w:val="00527772"/>
    <w:rsid w:val="005335DC"/>
    <w:rsid w:val="00534D3D"/>
    <w:rsid w:val="005475E6"/>
    <w:rsid w:val="00550419"/>
    <w:rsid w:val="005727F1"/>
    <w:rsid w:val="00572CCF"/>
    <w:rsid w:val="0058281F"/>
    <w:rsid w:val="00590416"/>
    <w:rsid w:val="005A2C87"/>
    <w:rsid w:val="005A414E"/>
    <w:rsid w:val="005A42D6"/>
    <w:rsid w:val="005A7123"/>
    <w:rsid w:val="005B2152"/>
    <w:rsid w:val="005C304E"/>
    <w:rsid w:val="005C6505"/>
    <w:rsid w:val="005C6DEB"/>
    <w:rsid w:val="005C760B"/>
    <w:rsid w:val="005E0194"/>
    <w:rsid w:val="005E0D27"/>
    <w:rsid w:val="005E6E72"/>
    <w:rsid w:val="005E737B"/>
    <w:rsid w:val="005E7806"/>
    <w:rsid w:val="005F1C8D"/>
    <w:rsid w:val="00601639"/>
    <w:rsid w:val="00632B90"/>
    <w:rsid w:val="00634C3A"/>
    <w:rsid w:val="00640E55"/>
    <w:rsid w:val="0065362C"/>
    <w:rsid w:val="00675C2A"/>
    <w:rsid w:val="00676375"/>
    <w:rsid w:val="00676484"/>
    <w:rsid w:val="00691242"/>
    <w:rsid w:val="00693B23"/>
    <w:rsid w:val="006B22B6"/>
    <w:rsid w:val="006B365B"/>
    <w:rsid w:val="006B4BC1"/>
    <w:rsid w:val="006B679B"/>
    <w:rsid w:val="006B7216"/>
    <w:rsid w:val="006D1140"/>
    <w:rsid w:val="006F691E"/>
    <w:rsid w:val="006F7C5E"/>
    <w:rsid w:val="00702B0D"/>
    <w:rsid w:val="0071087F"/>
    <w:rsid w:val="00713B63"/>
    <w:rsid w:val="00731D84"/>
    <w:rsid w:val="00740BD6"/>
    <w:rsid w:val="00743583"/>
    <w:rsid w:val="00755EBB"/>
    <w:rsid w:val="00766FF4"/>
    <w:rsid w:val="00780C98"/>
    <w:rsid w:val="00782FE2"/>
    <w:rsid w:val="007A5573"/>
    <w:rsid w:val="007B2044"/>
    <w:rsid w:val="007B3B18"/>
    <w:rsid w:val="007E4C06"/>
    <w:rsid w:val="007F3DF1"/>
    <w:rsid w:val="00807867"/>
    <w:rsid w:val="00815780"/>
    <w:rsid w:val="00820B68"/>
    <w:rsid w:val="00823012"/>
    <w:rsid w:val="00832115"/>
    <w:rsid w:val="008325D7"/>
    <w:rsid w:val="0083422F"/>
    <w:rsid w:val="00835B73"/>
    <w:rsid w:val="0084211B"/>
    <w:rsid w:val="00844398"/>
    <w:rsid w:val="00846445"/>
    <w:rsid w:val="00863030"/>
    <w:rsid w:val="00864160"/>
    <w:rsid w:val="00866119"/>
    <w:rsid w:val="00866EFD"/>
    <w:rsid w:val="0087253A"/>
    <w:rsid w:val="00885354"/>
    <w:rsid w:val="0089252E"/>
    <w:rsid w:val="00897B48"/>
    <w:rsid w:val="008A18C6"/>
    <w:rsid w:val="008A2DCD"/>
    <w:rsid w:val="008A3C79"/>
    <w:rsid w:val="008E1696"/>
    <w:rsid w:val="008F7C8D"/>
    <w:rsid w:val="00903CAE"/>
    <w:rsid w:val="0091082A"/>
    <w:rsid w:val="00913C41"/>
    <w:rsid w:val="00927186"/>
    <w:rsid w:val="0092724B"/>
    <w:rsid w:val="00941199"/>
    <w:rsid w:val="0094774A"/>
    <w:rsid w:val="009571CC"/>
    <w:rsid w:val="009748E1"/>
    <w:rsid w:val="0098516B"/>
    <w:rsid w:val="0098551E"/>
    <w:rsid w:val="00985ECD"/>
    <w:rsid w:val="00994C88"/>
    <w:rsid w:val="009A0A6B"/>
    <w:rsid w:val="009E2526"/>
    <w:rsid w:val="009F5BF5"/>
    <w:rsid w:val="00A02594"/>
    <w:rsid w:val="00A06A41"/>
    <w:rsid w:val="00A07CD8"/>
    <w:rsid w:val="00A10305"/>
    <w:rsid w:val="00A22DA7"/>
    <w:rsid w:val="00A40B2B"/>
    <w:rsid w:val="00A45EC3"/>
    <w:rsid w:val="00A54368"/>
    <w:rsid w:val="00A54B9F"/>
    <w:rsid w:val="00A55AB4"/>
    <w:rsid w:val="00A75F4E"/>
    <w:rsid w:val="00A929D3"/>
    <w:rsid w:val="00AA02AE"/>
    <w:rsid w:val="00AC5624"/>
    <w:rsid w:val="00AD3661"/>
    <w:rsid w:val="00AD4EAD"/>
    <w:rsid w:val="00AD5E19"/>
    <w:rsid w:val="00AF5261"/>
    <w:rsid w:val="00AF5E14"/>
    <w:rsid w:val="00B0648F"/>
    <w:rsid w:val="00B156E0"/>
    <w:rsid w:val="00B2517F"/>
    <w:rsid w:val="00B3472F"/>
    <w:rsid w:val="00B34869"/>
    <w:rsid w:val="00B426F9"/>
    <w:rsid w:val="00B5174F"/>
    <w:rsid w:val="00B627A4"/>
    <w:rsid w:val="00B70A93"/>
    <w:rsid w:val="00B83D63"/>
    <w:rsid w:val="00B8545A"/>
    <w:rsid w:val="00B87159"/>
    <w:rsid w:val="00B95945"/>
    <w:rsid w:val="00B95FA0"/>
    <w:rsid w:val="00BA0AE9"/>
    <w:rsid w:val="00BA11AE"/>
    <w:rsid w:val="00BA21CC"/>
    <w:rsid w:val="00BB3464"/>
    <w:rsid w:val="00BB70C5"/>
    <w:rsid w:val="00BB7CAD"/>
    <w:rsid w:val="00BC059F"/>
    <w:rsid w:val="00BD3EBC"/>
    <w:rsid w:val="00BE01D1"/>
    <w:rsid w:val="00BE69A2"/>
    <w:rsid w:val="00BF3185"/>
    <w:rsid w:val="00BF6752"/>
    <w:rsid w:val="00C00DA2"/>
    <w:rsid w:val="00C32349"/>
    <w:rsid w:val="00C418FF"/>
    <w:rsid w:val="00C52C70"/>
    <w:rsid w:val="00C55490"/>
    <w:rsid w:val="00C61ECA"/>
    <w:rsid w:val="00C629F3"/>
    <w:rsid w:val="00C7429C"/>
    <w:rsid w:val="00C86791"/>
    <w:rsid w:val="00C941B8"/>
    <w:rsid w:val="00C96700"/>
    <w:rsid w:val="00C97CA4"/>
    <w:rsid w:val="00CA2803"/>
    <w:rsid w:val="00CB1FE6"/>
    <w:rsid w:val="00CB4678"/>
    <w:rsid w:val="00CB5421"/>
    <w:rsid w:val="00CB5555"/>
    <w:rsid w:val="00CE01CF"/>
    <w:rsid w:val="00CE2192"/>
    <w:rsid w:val="00CE658A"/>
    <w:rsid w:val="00CE7DDB"/>
    <w:rsid w:val="00D23B96"/>
    <w:rsid w:val="00D31C1D"/>
    <w:rsid w:val="00D33D0D"/>
    <w:rsid w:val="00D362D9"/>
    <w:rsid w:val="00D426A0"/>
    <w:rsid w:val="00D43828"/>
    <w:rsid w:val="00D569F3"/>
    <w:rsid w:val="00D621B9"/>
    <w:rsid w:val="00D70A41"/>
    <w:rsid w:val="00D811AE"/>
    <w:rsid w:val="00D81908"/>
    <w:rsid w:val="00D87329"/>
    <w:rsid w:val="00D877B8"/>
    <w:rsid w:val="00D97372"/>
    <w:rsid w:val="00DA5028"/>
    <w:rsid w:val="00DB1875"/>
    <w:rsid w:val="00DB3E10"/>
    <w:rsid w:val="00DC02C4"/>
    <w:rsid w:val="00DC25AF"/>
    <w:rsid w:val="00DD4770"/>
    <w:rsid w:val="00DD7F6F"/>
    <w:rsid w:val="00DE2A02"/>
    <w:rsid w:val="00DE5E6C"/>
    <w:rsid w:val="00DF617D"/>
    <w:rsid w:val="00E1322A"/>
    <w:rsid w:val="00E209C1"/>
    <w:rsid w:val="00E2268C"/>
    <w:rsid w:val="00E24AD8"/>
    <w:rsid w:val="00E302C5"/>
    <w:rsid w:val="00E46C27"/>
    <w:rsid w:val="00E64BE1"/>
    <w:rsid w:val="00E64CCA"/>
    <w:rsid w:val="00E64F38"/>
    <w:rsid w:val="00E6694A"/>
    <w:rsid w:val="00E67C20"/>
    <w:rsid w:val="00E710C7"/>
    <w:rsid w:val="00E75E85"/>
    <w:rsid w:val="00E772E1"/>
    <w:rsid w:val="00E92BB9"/>
    <w:rsid w:val="00E95184"/>
    <w:rsid w:val="00EA01D8"/>
    <w:rsid w:val="00EA725B"/>
    <w:rsid w:val="00EB3773"/>
    <w:rsid w:val="00EE116F"/>
    <w:rsid w:val="00EE406A"/>
    <w:rsid w:val="00EE66F6"/>
    <w:rsid w:val="00EF3153"/>
    <w:rsid w:val="00EF3B6B"/>
    <w:rsid w:val="00EF7616"/>
    <w:rsid w:val="00F0396E"/>
    <w:rsid w:val="00F078E6"/>
    <w:rsid w:val="00F104B8"/>
    <w:rsid w:val="00F16D3B"/>
    <w:rsid w:val="00F25D36"/>
    <w:rsid w:val="00F26E85"/>
    <w:rsid w:val="00F41FC7"/>
    <w:rsid w:val="00F4656B"/>
    <w:rsid w:val="00F4794D"/>
    <w:rsid w:val="00F66496"/>
    <w:rsid w:val="00F8554B"/>
    <w:rsid w:val="00F907DF"/>
    <w:rsid w:val="00F931D0"/>
    <w:rsid w:val="00F9773F"/>
    <w:rsid w:val="00FB13C2"/>
    <w:rsid w:val="00FB48C5"/>
    <w:rsid w:val="00FC12BF"/>
    <w:rsid w:val="00FC3429"/>
    <w:rsid w:val="00FC531A"/>
    <w:rsid w:val="00FD7553"/>
    <w:rsid w:val="00FD7E88"/>
    <w:rsid w:val="00FE15AF"/>
    <w:rsid w:val="00FE1A4A"/>
    <w:rsid w:val="00FE6F71"/>
    <w:rsid w:val="00FF67BD"/>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3C68803F-211B-4CF6-8889-E9AB7933BF7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26104"/>
    <w:pPr>
      <w:spacing w:after="200" w:line="276" w:lineRule="auto"/>
    </w:pPr>
    <w:rPr>
      <w:rFonts w:ascii="Calibri" w:eastAsia="Times New Roman" w:hAnsi="Calibri" w:cs="Arial"/>
    </w:rPr>
  </w:style>
  <w:style w:type="paragraph" w:styleId="Heading1">
    <w:name w:val="heading 1"/>
    <w:basedOn w:val="Normal"/>
    <w:next w:val="Normal"/>
    <w:link w:val="Heading1Char"/>
    <w:uiPriority w:val="9"/>
    <w:qFormat/>
    <w:rsid w:val="00226104"/>
    <w:pPr>
      <w:keepNext/>
      <w:keepLines/>
      <w:numPr>
        <w:numId w:val="1"/>
      </w:numPr>
      <w:tabs>
        <w:tab w:val="left" w:pos="216"/>
      </w:tabs>
      <w:spacing w:before="160" w:after="80" w:line="240" w:lineRule="auto"/>
      <w:jc w:val="center"/>
      <w:outlineLvl w:val="0"/>
    </w:pPr>
    <w:rPr>
      <w:rFonts w:ascii="Times New Roman" w:eastAsia="SimSun" w:hAnsi="Times New Roman" w:cs="Times New Roman"/>
      <w:smallCaps/>
      <w:noProof/>
      <w:sz w:val="20"/>
      <w:szCs w:val="20"/>
      <w:lang w:val="en-US"/>
    </w:rPr>
  </w:style>
  <w:style w:type="paragraph" w:styleId="Heading2">
    <w:name w:val="heading 2"/>
    <w:basedOn w:val="Normal"/>
    <w:next w:val="Normal"/>
    <w:link w:val="Heading2Char"/>
    <w:uiPriority w:val="9"/>
    <w:qFormat/>
    <w:rsid w:val="00226104"/>
    <w:pPr>
      <w:keepNext/>
      <w:keepLines/>
      <w:numPr>
        <w:ilvl w:val="1"/>
        <w:numId w:val="1"/>
      </w:numPr>
      <w:spacing w:before="120" w:after="60" w:line="240" w:lineRule="auto"/>
      <w:outlineLvl w:val="1"/>
    </w:pPr>
    <w:rPr>
      <w:rFonts w:ascii="Times New Roman" w:eastAsia="SimSun" w:hAnsi="Times New Roman" w:cs="Times New Roman"/>
      <w:i/>
      <w:iCs/>
      <w:noProof/>
      <w:sz w:val="20"/>
      <w:szCs w:val="20"/>
      <w:lang w:val="en-US"/>
    </w:rPr>
  </w:style>
  <w:style w:type="paragraph" w:styleId="Heading3">
    <w:name w:val="heading 3"/>
    <w:basedOn w:val="Normal"/>
    <w:next w:val="Normal"/>
    <w:link w:val="Heading3Char"/>
    <w:uiPriority w:val="9"/>
    <w:qFormat/>
    <w:rsid w:val="00226104"/>
    <w:pPr>
      <w:numPr>
        <w:ilvl w:val="2"/>
        <w:numId w:val="1"/>
      </w:numPr>
      <w:spacing w:after="0" w:line="240" w:lineRule="exact"/>
      <w:jc w:val="both"/>
      <w:outlineLvl w:val="2"/>
    </w:pPr>
    <w:rPr>
      <w:rFonts w:ascii="Times New Roman" w:eastAsia="SimSun" w:hAnsi="Times New Roman" w:cs="Times New Roman"/>
      <w:i/>
      <w:iCs/>
      <w:noProof/>
      <w:sz w:val="20"/>
      <w:szCs w:val="20"/>
      <w:lang w:val="en-US"/>
    </w:rPr>
  </w:style>
  <w:style w:type="paragraph" w:styleId="Heading4">
    <w:name w:val="heading 4"/>
    <w:basedOn w:val="Normal"/>
    <w:next w:val="Normal"/>
    <w:link w:val="Heading4Char"/>
    <w:uiPriority w:val="9"/>
    <w:qFormat/>
    <w:rsid w:val="00226104"/>
    <w:pPr>
      <w:numPr>
        <w:ilvl w:val="3"/>
        <w:numId w:val="1"/>
      </w:numPr>
      <w:spacing w:before="40" w:after="40" w:line="240" w:lineRule="auto"/>
      <w:jc w:val="both"/>
      <w:outlineLvl w:val="3"/>
    </w:pPr>
    <w:rPr>
      <w:rFonts w:ascii="Times New Roman" w:eastAsia="SimSun" w:hAnsi="Times New Roman" w:cs="Times New Roman"/>
      <w:i/>
      <w:iCs/>
      <w:noProof/>
      <w:sz w:val="20"/>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26104"/>
    <w:rPr>
      <w:rFonts w:ascii="Times New Roman" w:eastAsia="SimSun" w:hAnsi="Times New Roman" w:cs="Times New Roman"/>
      <w:smallCaps/>
      <w:noProof/>
      <w:sz w:val="20"/>
      <w:szCs w:val="20"/>
      <w:lang w:val="en-US"/>
    </w:rPr>
  </w:style>
  <w:style w:type="character" w:customStyle="1" w:styleId="Heading2Char">
    <w:name w:val="Heading 2 Char"/>
    <w:basedOn w:val="DefaultParagraphFont"/>
    <w:link w:val="Heading2"/>
    <w:uiPriority w:val="9"/>
    <w:rsid w:val="00226104"/>
    <w:rPr>
      <w:rFonts w:ascii="Times New Roman" w:eastAsia="SimSun" w:hAnsi="Times New Roman" w:cs="Times New Roman"/>
      <w:i/>
      <w:iCs/>
      <w:noProof/>
      <w:sz w:val="20"/>
      <w:szCs w:val="20"/>
      <w:lang w:val="en-US"/>
    </w:rPr>
  </w:style>
  <w:style w:type="character" w:customStyle="1" w:styleId="Heading3Char">
    <w:name w:val="Heading 3 Char"/>
    <w:basedOn w:val="DefaultParagraphFont"/>
    <w:link w:val="Heading3"/>
    <w:uiPriority w:val="9"/>
    <w:rsid w:val="00226104"/>
    <w:rPr>
      <w:rFonts w:ascii="Times New Roman" w:eastAsia="SimSun" w:hAnsi="Times New Roman" w:cs="Times New Roman"/>
      <w:i/>
      <w:iCs/>
      <w:noProof/>
      <w:sz w:val="20"/>
      <w:szCs w:val="20"/>
      <w:lang w:val="en-US"/>
    </w:rPr>
  </w:style>
  <w:style w:type="character" w:customStyle="1" w:styleId="Heading4Char">
    <w:name w:val="Heading 4 Char"/>
    <w:basedOn w:val="DefaultParagraphFont"/>
    <w:link w:val="Heading4"/>
    <w:uiPriority w:val="9"/>
    <w:rsid w:val="00226104"/>
    <w:rPr>
      <w:rFonts w:ascii="Times New Roman" w:eastAsia="SimSun" w:hAnsi="Times New Roman" w:cs="Times New Roman"/>
      <w:i/>
      <w:iCs/>
      <w:noProof/>
      <w:sz w:val="20"/>
      <w:szCs w:val="20"/>
      <w:lang w:val="en-US"/>
    </w:rPr>
  </w:style>
  <w:style w:type="paragraph" w:styleId="Header">
    <w:name w:val="header"/>
    <w:basedOn w:val="Normal"/>
    <w:link w:val="HeaderChar"/>
    <w:uiPriority w:val="99"/>
    <w:unhideWhenUsed/>
    <w:rsid w:val="00226104"/>
    <w:pPr>
      <w:tabs>
        <w:tab w:val="center" w:pos="4513"/>
        <w:tab w:val="right" w:pos="9026"/>
      </w:tabs>
      <w:spacing w:after="0" w:line="240" w:lineRule="auto"/>
    </w:pPr>
  </w:style>
  <w:style w:type="character" w:customStyle="1" w:styleId="HeaderChar">
    <w:name w:val="Header Char"/>
    <w:basedOn w:val="DefaultParagraphFont"/>
    <w:link w:val="Header"/>
    <w:uiPriority w:val="99"/>
    <w:rsid w:val="00226104"/>
    <w:rPr>
      <w:rFonts w:ascii="Calibri" w:eastAsia="Times New Roman" w:hAnsi="Calibri" w:cs="Arial"/>
    </w:rPr>
  </w:style>
  <w:style w:type="paragraph" w:styleId="Footer">
    <w:name w:val="footer"/>
    <w:basedOn w:val="Normal"/>
    <w:link w:val="FooterChar"/>
    <w:uiPriority w:val="99"/>
    <w:unhideWhenUsed/>
    <w:rsid w:val="00226104"/>
    <w:pPr>
      <w:tabs>
        <w:tab w:val="center" w:pos="4513"/>
        <w:tab w:val="right" w:pos="9026"/>
      </w:tabs>
      <w:spacing w:after="0" w:line="240" w:lineRule="auto"/>
    </w:pPr>
  </w:style>
  <w:style w:type="character" w:customStyle="1" w:styleId="FooterChar">
    <w:name w:val="Footer Char"/>
    <w:basedOn w:val="DefaultParagraphFont"/>
    <w:link w:val="Footer"/>
    <w:uiPriority w:val="99"/>
    <w:rsid w:val="00226104"/>
    <w:rPr>
      <w:rFonts w:ascii="Calibri" w:eastAsia="Times New Roman" w:hAnsi="Calibri" w:cs="Arial"/>
    </w:rPr>
  </w:style>
  <w:style w:type="paragraph" w:customStyle="1" w:styleId="StyleAuthorBold">
    <w:name w:val="Style Author + Bold"/>
    <w:basedOn w:val="Normal"/>
    <w:rsid w:val="00226104"/>
    <w:pPr>
      <w:spacing w:before="240" w:after="40" w:line="240" w:lineRule="auto"/>
      <w:jc w:val="center"/>
    </w:pPr>
    <w:rPr>
      <w:rFonts w:ascii="Times New Roman" w:eastAsia="SimSun" w:hAnsi="Times New Roman" w:cs="Times New Roman"/>
      <w:b/>
      <w:bCs/>
      <w:noProof/>
      <w:lang w:val="en-US"/>
    </w:rPr>
  </w:style>
  <w:style w:type="character" w:styleId="Hyperlink">
    <w:name w:val="Hyperlink"/>
    <w:basedOn w:val="DefaultParagraphFont"/>
    <w:uiPriority w:val="99"/>
    <w:unhideWhenUsed/>
    <w:rsid w:val="00226104"/>
    <w:rPr>
      <w:rFonts w:cs="Times New Roman"/>
      <w:color w:val="0563C1" w:themeColor="hyperlink"/>
      <w:u w:val="single"/>
    </w:rPr>
  </w:style>
  <w:style w:type="paragraph" w:customStyle="1" w:styleId="abstrak">
    <w:name w:val="abstrak"/>
    <w:basedOn w:val="BodyText"/>
    <w:qFormat/>
    <w:rsid w:val="00226104"/>
    <w:pPr>
      <w:spacing w:after="0" w:line="240" w:lineRule="auto"/>
      <w:ind w:left="567" w:right="567"/>
      <w:jc w:val="both"/>
    </w:pPr>
    <w:rPr>
      <w:rFonts w:ascii="Times New Roman" w:eastAsia="SimSun" w:hAnsi="Times New Roman" w:cs="Times New Roman"/>
      <w:spacing w:val="-1"/>
      <w:sz w:val="20"/>
      <w:szCs w:val="24"/>
      <w:lang w:val="en-US"/>
    </w:rPr>
  </w:style>
  <w:style w:type="paragraph" w:styleId="BodyText">
    <w:name w:val="Body Text"/>
    <w:basedOn w:val="Normal"/>
    <w:link w:val="BodyTextChar"/>
    <w:uiPriority w:val="99"/>
    <w:unhideWhenUsed/>
    <w:rsid w:val="00226104"/>
    <w:pPr>
      <w:spacing w:after="120"/>
    </w:pPr>
  </w:style>
  <w:style w:type="character" w:customStyle="1" w:styleId="BodyTextChar">
    <w:name w:val="Body Text Char"/>
    <w:basedOn w:val="DefaultParagraphFont"/>
    <w:link w:val="BodyText"/>
    <w:uiPriority w:val="99"/>
    <w:rsid w:val="00226104"/>
    <w:rPr>
      <w:rFonts w:ascii="Calibri" w:eastAsia="Times New Roman" w:hAnsi="Calibri" w:cs="Arial"/>
    </w:rPr>
  </w:style>
  <w:style w:type="paragraph" w:customStyle="1" w:styleId="DaftarPustaka">
    <w:name w:val="Daftar Pustaka"/>
    <w:basedOn w:val="Title"/>
    <w:qFormat/>
    <w:rsid w:val="00226104"/>
    <w:pPr>
      <w:spacing w:before="120" w:after="120"/>
      <w:ind w:left="284" w:hanging="284"/>
      <w:contextualSpacing w:val="0"/>
      <w:jc w:val="both"/>
    </w:pPr>
    <w:rPr>
      <w:rFonts w:ascii="Times New Roman" w:eastAsia="Times New Roman" w:hAnsi="Times New Roman" w:cs="Times New Roman"/>
      <w:noProof/>
      <w:spacing w:val="0"/>
      <w:kern w:val="0"/>
      <w:sz w:val="20"/>
      <w:szCs w:val="24"/>
      <w:lang w:val="en-US"/>
    </w:rPr>
  </w:style>
  <w:style w:type="paragraph" w:customStyle="1" w:styleId="bulletlist">
    <w:name w:val="bullet list"/>
    <w:basedOn w:val="BodyText"/>
    <w:rsid w:val="00226104"/>
    <w:pPr>
      <w:numPr>
        <w:numId w:val="2"/>
      </w:numPr>
      <w:spacing w:after="0" w:line="360" w:lineRule="auto"/>
      <w:jc w:val="both"/>
    </w:pPr>
    <w:rPr>
      <w:rFonts w:ascii="Times New Roman" w:eastAsia="SimSun" w:hAnsi="Times New Roman" w:cs="Times New Roman"/>
      <w:spacing w:val="-1"/>
      <w:sz w:val="20"/>
      <w:szCs w:val="20"/>
      <w:lang w:val="en-US"/>
    </w:rPr>
  </w:style>
  <w:style w:type="paragraph" w:customStyle="1" w:styleId="tablecolhead">
    <w:name w:val="table col head"/>
    <w:basedOn w:val="Normal"/>
    <w:rsid w:val="00226104"/>
    <w:pPr>
      <w:spacing w:after="0" w:line="240" w:lineRule="auto"/>
      <w:jc w:val="center"/>
    </w:pPr>
    <w:rPr>
      <w:rFonts w:ascii="Times New Roman" w:eastAsia="SimSun" w:hAnsi="Times New Roman" w:cs="Times New Roman"/>
      <w:b/>
      <w:bCs/>
      <w:sz w:val="16"/>
      <w:szCs w:val="16"/>
      <w:lang w:val="en-US"/>
    </w:rPr>
  </w:style>
  <w:style w:type="paragraph" w:customStyle="1" w:styleId="tablecolsubhead">
    <w:name w:val="table col subhead"/>
    <w:basedOn w:val="tablecolhead"/>
    <w:rsid w:val="00226104"/>
    <w:rPr>
      <w:i/>
      <w:iCs/>
      <w:sz w:val="15"/>
      <w:szCs w:val="15"/>
    </w:rPr>
  </w:style>
  <w:style w:type="paragraph" w:customStyle="1" w:styleId="tablecopy">
    <w:name w:val="table copy"/>
    <w:rsid w:val="00226104"/>
    <w:pPr>
      <w:spacing w:after="0" w:line="240" w:lineRule="auto"/>
      <w:jc w:val="both"/>
    </w:pPr>
    <w:rPr>
      <w:rFonts w:ascii="Times New Roman" w:eastAsia="SimSun" w:hAnsi="Times New Roman" w:cs="Times New Roman"/>
      <w:noProof/>
      <w:sz w:val="16"/>
      <w:szCs w:val="16"/>
      <w:lang w:val="en-US"/>
    </w:rPr>
  </w:style>
  <w:style w:type="paragraph" w:styleId="Title">
    <w:name w:val="Title"/>
    <w:basedOn w:val="Normal"/>
    <w:next w:val="Normal"/>
    <w:link w:val="TitleChar"/>
    <w:uiPriority w:val="10"/>
    <w:qFormat/>
    <w:rsid w:val="00226104"/>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26104"/>
    <w:rPr>
      <w:rFonts w:asciiTheme="majorHAnsi" w:eastAsiaTheme="majorEastAsia" w:hAnsiTheme="majorHAnsi" w:cstheme="majorBidi"/>
      <w:spacing w:val="-10"/>
      <w:kern w:val="28"/>
      <w:sz w:val="56"/>
      <w:szCs w:val="56"/>
    </w:rPr>
  </w:style>
  <w:style w:type="character" w:styleId="Strong">
    <w:name w:val="Strong"/>
    <w:basedOn w:val="DefaultParagraphFont"/>
    <w:uiPriority w:val="22"/>
    <w:qFormat/>
    <w:rsid w:val="00226104"/>
    <w:rPr>
      <w:b/>
      <w:bCs/>
    </w:rPr>
  </w:style>
  <w:style w:type="paragraph" w:styleId="BalloonText">
    <w:name w:val="Balloon Text"/>
    <w:basedOn w:val="Normal"/>
    <w:link w:val="BalloonTextChar"/>
    <w:uiPriority w:val="99"/>
    <w:semiHidden/>
    <w:unhideWhenUsed/>
    <w:rsid w:val="00B83D63"/>
    <w:pPr>
      <w:spacing w:after="0" w:line="240" w:lineRule="auto"/>
    </w:pPr>
    <w:rPr>
      <w:rFonts w:ascii="Segoe UI" w:eastAsiaTheme="minorHAnsi" w:hAnsi="Segoe UI" w:cs="Segoe UI"/>
      <w:sz w:val="18"/>
      <w:szCs w:val="18"/>
    </w:rPr>
  </w:style>
  <w:style w:type="character" w:customStyle="1" w:styleId="BalloonTextChar">
    <w:name w:val="Balloon Text Char"/>
    <w:basedOn w:val="DefaultParagraphFont"/>
    <w:link w:val="BalloonText"/>
    <w:uiPriority w:val="99"/>
    <w:semiHidden/>
    <w:rsid w:val="00B83D63"/>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hyperlink" Target="https://www.suara.com/tag/pembelajaran-jarak-jauh" TargetMode="External"/><Relationship Id="rId3" Type="http://schemas.openxmlformats.org/officeDocument/2006/relationships/settings" Target="settings.xml"/><Relationship Id="rId7" Type="http://schemas.openxmlformats.org/officeDocument/2006/relationships/image" Target="media/image1.jpeg"/><Relationship Id="rId12" Type="http://schemas.openxmlformats.org/officeDocument/2006/relationships/header" Target="header1.xm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hyperlink" Target="mailto:umihanifah@uinsby.ac.id" TargetMode="External"/><Relationship Id="rId4" Type="http://schemas.openxmlformats.org/officeDocument/2006/relationships/webSettings" Target="webSettings.xml"/><Relationship Id="rId9" Type="http://schemas.openxmlformats.org/officeDocument/2006/relationships/hyperlink" Target="https://edukatif.org/index.php/edukatif/index" TargetMode="External"/><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3</TotalTime>
  <Pages>10</Pages>
  <Words>12380</Words>
  <Characters>70567</Characters>
  <Application>Microsoft Office Word</Application>
  <DocSecurity>0</DocSecurity>
  <Lines>588</Lines>
  <Paragraphs>1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278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Windows User</cp:lastModifiedBy>
  <cp:revision>3</cp:revision>
  <dcterms:created xsi:type="dcterms:W3CDTF">2020-08-12T13:45:00Z</dcterms:created>
  <dcterms:modified xsi:type="dcterms:W3CDTF">2020-08-14T05:15:00Z</dcterms:modified>
</cp:coreProperties>
</file>